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5D158B77" w:rsidR="00D94FB8" w:rsidRPr="00502B85" w:rsidRDefault="007A1086" w:rsidP="0094397A">
      <w:pPr>
        <w:pStyle w:val="Heading1"/>
      </w:pPr>
      <w:r w:rsidRPr="00502B85">
        <w:rPr>
          <w:noProof/>
        </w:rPr>
        <w:t>Software engineering principles to improve quality and performance of R software</w:t>
      </w:r>
      <w:r w:rsidR="00D94FB8" w:rsidRPr="00502B85">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3A03C91E" w14:textId="5D90FE01" w:rsidR="004B4B30" w:rsidRPr="00502B85" w:rsidRDefault="00D94FB8">
      <w:pPr>
        <w:pStyle w:val="Normal1"/>
        <w:contextualSpacing w:val="0"/>
        <w:rPr>
          <w:rFonts w:ascii="Times" w:hAnsi="Times"/>
          <w:sz w:val="24"/>
        </w:rPr>
      </w:pPr>
      <w:r w:rsidRPr="00502B85">
        <w:rPr>
          <w:rFonts w:ascii="Times" w:hAnsi="Times"/>
          <w:sz w:val="24"/>
        </w:rPr>
        <w:t xml:space="preserve">Email address: </w:t>
      </w:r>
      <w:hyperlink r:id="rId6" w:history="1">
        <w:r w:rsidR="004B4B30" w:rsidRPr="00E33862">
          <w:rPr>
            <w:rStyle w:val="Hyperlink"/>
            <w:rFonts w:ascii="Times" w:hAnsi="Times"/>
            <w:sz w:val="24"/>
          </w:rPr>
          <w:t>seth.russell@ucdenver.edu</w:t>
        </w:r>
      </w:hyperlink>
    </w:p>
    <w:p w14:paraId="430D1DB5" w14:textId="77777777" w:rsidR="00B77860" w:rsidRPr="00502B85" w:rsidRDefault="00B77860">
      <w:pPr>
        <w:pStyle w:val="Normal1"/>
        <w:contextualSpacing w:val="0"/>
      </w:pPr>
    </w:p>
    <w:p w14:paraId="69398344" w14:textId="77777777" w:rsidR="005D77AE" w:rsidRPr="00502B85" w:rsidRDefault="00D94FB8" w:rsidP="0094397A">
      <w:pPr>
        <w:pStyle w:val="Heading2"/>
      </w:pPr>
      <w:r w:rsidRPr="00502B85">
        <w:t>ABSTRACT</w:t>
      </w:r>
    </w:p>
    <w:p w14:paraId="5E6DB1BA" w14:textId="596C9594" w:rsidR="00EB04D4" w:rsidRDefault="00BD3FBC">
      <w:pPr>
        <w:pStyle w:val="Normal1"/>
        <w:contextualSpacing w:val="0"/>
        <w:rPr>
          <w:rFonts w:ascii="Times" w:hAnsi="Times"/>
          <w:sz w:val="24"/>
        </w:rPr>
      </w:pPr>
      <w:r>
        <w:rPr>
          <w:rFonts w:ascii="Times" w:hAnsi="Times"/>
          <w:sz w:val="24"/>
        </w:rPr>
        <w:tab/>
      </w:r>
    </w:p>
    <w:p w14:paraId="76F7CF18" w14:textId="77777777" w:rsidR="006441D8" w:rsidRPr="005D77AE" w:rsidRDefault="006441D8">
      <w:pPr>
        <w:pStyle w:val="Normal1"/>
        <w:contextualSpacing w:val="0"/>
        <w:rPr>
          <w:rFonts w:ascii="Times" w:hAnsi="Times"/>
          <w:sz w:val="24"/>
        </w:rPr>
      </w:pPr>
    </w:p>
    <w:p w14:paraId="3148073C" w14:textId="124B4238" w:rsidR="002229AB" w:rsidRPr="00932E96" w:rsidRDefault="00D94FB8" w:rsidP="0094397A">
      <w:pPr>
        <w:pStyle w:val="Heading2"/>
      </w:pPr>
      <w:r w:rsidRPr="008E3EA1">
        <w:t>INTRODUCTION</w:t>
      </w:r>
    </w:p>
    <w:p w14:paraId="5F5D8A3B" w14:textId="5A8307FD"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r w:rsidR="00F937D2">
        <w:rPr>
          <w:rFonts w:ascii="Times" w:hAnsi="Times"/>
          <w:sz w:val="24"/>
        </w:rPr>
        <w:t>self-taught individuals</w:t>
      </w:r>
      <w:r w:rsidRPr="00AE0425">
        <w:rPr>
          <w:rFonts w:ascii="Times" w:hAnsi="Times"/>
          <w:sz w:val="24"/>
        </w:rPr>
        <w:t xml:space="preserve">. The educational discipline of computer science, </w:t>
      </w:r>
      <w:r w:rsidR="000A6932">
        <w:rPr>
          <w:rFonts w:ascii="Times" w:hAnsi="Times"/>
          <w:sz w:val="24"/>
        </w:rPr>
        <w:t>standardized</w:t>
      </w:r>
      <w:r w:rsidR="000A6932" w:rsidRPr="00AE0425">
        <w:rPr>
          <w:rFonts w:ascii="Times" w:hAnsi="Times"/>
          <w:sz w:val="24"/>
        </w:rPr>
        <w:t xml:space="preserve"> </w:t>
      </w:r>
      <w:r w:rsidR="001D7D66">
        <w:rPr>
          <w:rFonts w:ascii="Times" w:hAnsi="Times"/>
          <w:sz w:val="24"/>
        </w:rPr>
        <w:t xml:space="preserve">many years ago </w:t>
      </w:r>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r w:rsidR="00201F5C">
        <w:rPr>
          <w:rFonts w:ascii="Times" w:hAnsi="Times"/>
          <w:sz w:val="24"/>
        </w:rPr>
        <w:t xml:space="preserve"> </w:t>
      </w:r>
      <w:r w:rsidRPr="00AE0425">
        <w:rPr>
          <w:rFonts w:ascii="Times" w:hAnsi="Times"/>
          <w:sz w:val="24"/>
        </w:rPr>
        <w:t>and depth over many years. Software engineering, a</w:t>
      </w:r>
      <w:r w:rsidR="00FF445A">
        <w:rPr>
          <w:rFonts w:ascii="Times" w:hAnsi="Times"/>
          <w:sz w:val="24"/>
        </w:rPr>
        <w:t xml:space="preserve"> discipline within</w:t>
      </w:r>
      <w:r w:rsidRPr="00AE0425">
        <w:rPr>
          <w:rFonts w:ascii="Times" w:hAnsi="Times"/>
          <w:sz w:val="24"/>
        </w:rPr>
        <w:t xml:space="preserve"> computer science, “seeks to</w:t>
      </w:r>
      <w:r w:rsidR="00FF445A">
        <w:rPr>
          <w:rFonts w:ascii="Times" w:hAnsi="Times"/>
          <w:sz w:val="24"/>
        </w:rPr>
        <w:t xml:space="preserve"> </w:t>
      </w:r>
      <w:r w:rsidRPr="00AE0425">
        <w:rPr>
          <w:rFonts w:ascii="Times" w:hAnsi="Times"/>
          <w:sz w:val="24"/>
        </w:rPr>
        <w:t xml:space="preserve">develop and use systematic models and reliable techniques to produce high-quality software. These </w:t>
      </w:r>
      <w:r w:rsidR="00AD7BEF">
        <w:rPr>
          <w:rFonts w:ascii="Times" w:hAnsi="Times"/>
          <w:sz w:val="24"/>
        </w:rPr>
        <w:t xml:space="preserve">software engineering </w:t>
      </w:r>
      <w:r w:rsidRPr="00AE0425">
        <w:rPr>
          <w:rFonts w:ascii="Times" w:hAnsi="Times"/>
          <w:sz w:val="24"/>
        </w:rPr>
        <w:t xml:space="preserve">concerns extend from theory and principles to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10189991" w:rsidR="00AE0425" w:rsidRDefault="00FF445A" w:rsidP="00AE0425">
      <w:pPr>
        <w:pStyle w:val="Normal1"/>
        <w:rPr>
          <w:rFonts w:ascii="Times" w:hAnsi="Times"/>
          <w:sz w:val="24"/>
        </w:rPr>
      </w:pPr>
      <w:r>
        <w:rPr>
          <w:rFonts w:ascii="Times" w:hAnsi="Times"/>
          <w:sz w:val="24"/>
        </w:rPr>
        <w:t>As they gain sophistication</w:t>
      </w:r>
      <w:r w:rsidR="00AE0425" w:rsidRPr="00AE0425">
        <w:rPr>
          <w:rFonts w:ascii="Times" w:hAnsi="Times"/>
          <w:sz w:val="24"/>
        </w:rPr>
        <w:t>, computational researchers, statisticians, and similar professionals need to advance their skills by adopting principles of software engineering. Wilson et a</w:t>
      </w:r>
      <w:r>
        <w:rPr>
          <w:rFonts w:ascii="Times" w:hAnsi="Times"/>
          <w:sz w:val="24"/>
        </w:rPr>
        <w:t>l. identified</w:t>
      </w:r>
      <w:r w:rsidR="00C56EB1">
        <w:rPr>
          <w:rFonts w:ascii="Times" w:hAnsi="Times"/>
          <w:sz w:val="24"/>
        </w:rPr>
        <w:t xml:space="preserve"> 8</w:t>
      </w:r>
      <w:r w:rsidR="00AE0425" w:rsidRPr="00AE0425">
        <w:rPr>
          <w:rFonts w:ascii="Times" w:hAnsi="Times"/>
          <w:sz w:val="24"/>
        </w:rPr>
        <w:t xml:space="preserve"> key areas where scientists can benefit from software engineering best practices </w:t>
      </w:r>
      <w:r w:rsidR="00AE0425" w:rsidRPr="00AE0425">
        <w:rPr>
          <w:rFonts w:ascii="Times" w:hAnsi="Times"/>
          <w:sz w:val="24"/>
        </w:rPr>
        <w:fldChar w:fldCharType="begin"/>
      </w:r>
      <w:r w:rsidR="00AE0425"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00AE0425" w:rsidRPr="00AE0425">
        <w:rPr>
          <w:rFonts w:ascii="Times" w:hAnsi="Times"/>
          <w:sz w:val="24"/>
        </w:rPr>
        <w:fldChar w:fldCharType="separate"/>
      </w:r>
      <w:r w:rsidR="00AE0425" w:rsidRPr="00AE0425">
        <w:rPr>
          <w:rFonts w:ascii="Times" w:hAnsi="Times"/>
          <w:sz w:val="24"/>
        </w:rPr>
        <w:t>(Wilson et al., 2014)</w:t>
      </w:r>
      <w:r w:rsidR="00AE0425" w:rsidRPr="00AE0425">
        <w:rPr>
          <w:rFonts w:ascii="Times" w:hAnsi="Times"/>
          <w:sz w:val="24"/>
        </w:rPr>
        <w:fldChar w:fldCharType="end"/>
      </w:r>
      <w:r w:rsidR="00AE0425" w:rsidRPr="00AE0425">
        <w:rPr>
          <w:rFonts w:ascii="Times" w:hAnsi="Times"/>
          <w:sz w:val="24"/>
        </w:rPr>
        <w:t xml:space="preserve">. </w:t>
      </w:r>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r w:rsidR="00AE0425" w:rsidRPr="00AE0425">
        <w:rPr>
          <w:rFonts w:ascii="Times" w:hAnsi="Times"/>
          <w:sz w:val="24"/>
        </w:rPr>
        <w:t xml:space="preserve">They provide a high-level description of 8 important </w:t>
      </w:r>
      <w:r w:rsidR="00AE0425" w:rsidRPr="00AE0425">
        <w:rPr>
          <w:rFonts w:ascii="Times" w:hAnsi="Times"/>
          <w:sz w:val="24"/>
        </w:rPr>
        <w:lastRenderedPageBreak/>
        <w:t xml:space="preserve">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00AE0425" w:rsidRPr="00AE0425">
        <w:rPr>
          <w:rFonts w:ascii="Times" w:hAnsi="Times"/>
          <w:sz w:val="24"/>
        </w:rPr>
        <w:fldChar w:fldCharType="begin"/>
      </w:r>
      <w:r w:rsidR="00AE0425"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00AE0425" w:rsidRPr="00AE0425">
        <w:rPr>
          <w:rFonts w:ascii="Times" w:hAnsi="Times"/>
          <w:sz w:val="24"/>
        </w:rPr>
        <w:fldChar w:fldCharType="separate"/>
      </w:r>
      <w:r w:rsidR="00AE0425" w:rsidRPr="00AE0425">
        <w:rPr>
          <w:rFonts w:ascii="Times" w:hAnsi="Times"/>
          <w:sz w:val="24"/>
        </w:rPr>
        <w:t>(Wilson, 2016; Nolan &amp; Padilla-Parra, 2017)</w:t>
      </w:r>
      <w:r w:rsidR="00AE0425" w:rsidRPr="00AE0425">
        <w:rPr>
          <w:rFonts w:ascii="Times" w:hAnsi="Times"/>
          <w:sz w:val="24"/>
        </w:rPr>
        <w:fldChar w:fldCharType="end"/>
      </w:r>
      <w:r w:rsidR="00AE0425"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05AF4689" w:rsidR="00AE0425" w:rsidRDefault="00AE0425" w:rsidP="00AE0425">
      <w:pPr>
        <w:pStyle w:val="Normal1"/>
        <w:rPr>
          <w:rFonts w:ascii="Times" w:hAnsi="Times"/>
          <w:sz w:val="24"/>
        </w:rPr>
      </w:pPr>
      <w:r w:rsidRPr="00AE0425">
        <w:rPr>
          <w:rFonts w:ascii="Times" w:hAnsi="Times"/>
          <w:sz w:val="24"/>
        </w:rPr>
        <w:t>The ACM/</w:t>
      </w:r>
      <w:r w:rsidR="008566E7" w:rsidRPr="008566E7">
        <w:rPr>
          <w:rFonts w:ascii="Times" w:hAnsi="Times"/>
          <w:sz w:val="24"/>
        </w:rPr>
        <w:t>Institute of Electrical and Electronics Engineers</w:t>
      </w:r>
      <w:r w:rsidR="008566E7">
        <w:rPr>
          <w:rFonts w:ascii="Times" w:hAnsi="Times"/>
          <w:sz w:val="24"/>
        </w:rPr>
        <w:t xml:space="preserve"> (IEEE) r</w:t>
      </w:r>
      <w:r w:rsidRPr="00AE0425">
        <w:rPr>
          <w:rFonts w:ascii="Times" w:hAnsi="Times"/>
          <w:sz w:val="24"/>
        </w:rPr>
        <w:t xml:space="preserve">ecommendations for an undergraduate degree in software engineering describe a range of course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0826FF29"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software’s lifecycle is maintenance</w:t>
      </w:r>
      <w:r w:rsidR="00496733">
        <w:rPr>
          <w:rFonts w:ascii="Times" w:hAnsi="Times"/>
          <w:sz w:val="24"/>
        </w:rPr>
        <w:t>.</w:t>
      </w:r>
      <w:r w:rsidRPr="00AE0425">
        <w:rPr>
          <w:rFonts w:ascii="Times" w:hAnsi="Times"/>
          <w:sz w:val="24"/>
        </w:rPr>
        <w:t xml:space="preserve"> Software maintenance costs are large and increasing </w:t>
      </w:r>
      <w:r w:rsidRPr="00AE0425">
        <w:rPr>
          <w:rFonts w:ascii="Times" w:hAnsi="Times"/>
          <w:sz w:val="24"/>
        </w:rPr>
        <w:fldChar w:fldCharType="begin"/>
      </w:r>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rsidRPr="00AE0425">
        <w:rPr>
          <w:rFonts w:ascii="Times" w:hAnsi="Times"/>
          <w:sz w:val="24"/>
        </w:rPr>
        <w:fldChar w:fldCharType="separate"/>
      </w:r>
      <w:r w:rsidR="009D01E6">
        <w:rPr>
          <w:rFonts w:ascii="Times" w:hAnsi="Times"/>
          <w:sz w:val="24"/>
        </w:rPr>
        <w:t xml:space="preserve">(Glass, 2001; </w:t>
      </w:r>
      <w:proofErr w:type="spellStart"/>
      <w:r w:rsidR="009D01E6">
        <w:rPr>
          <w:rFonts w:ascii="Times" w:hAnsi="Times"/>
          <w:sz w:val="24"/>
        </w:rPr>
        <w:t>Dehaghani</w:t>
      </w:r>
      <w:proofErr w:type="spellEnd"/>
      <w:r w:rsidR="009D01E6">
        <w:rPr>
          <w:rFonts w:ascii="Times" w:hAnsi="Times"/>
          <w:sz w:val="24"/>
        </w:rPr>
        <w:t xml:space="preserve"> &amp; Hajrahimi, 2013; Koskinen, 2015)</w:t>
      </w:r>
      <w:r w:rsidRPr="00AE0425">
        <w:rPr>
          <w:rFonts w:ascii="Times" w:hAnsi="Times"/>
          <w:sz w:val="24"/>
        </w:rPr>
        <w:fldChar w:fldCharType="end"/>
      </w:r>
      <w:r w:rsidRPr="00AE0425">
        <w:rPr>
          <w:rFonts w:ascii="Times" w:hAnsi="Times"/>
          <w:sz w:val="24"/>
        </w:rPr>
        <w:t xml:space="preserve">; some put maintenance at 90% of total software cost. The chief factor in </w:t>
      </w:r>
      <w:r w:rsidR="000D0A99">
        <w:rPr>
          <w:rFonts w:ascii="Times" w:hAnsi="Times"/>
          <w:sz w:val="24"/>
        </w:rPr>
        <w:t xml:space="preserve">software </w:t>
      </w:r>
      <w:r w:rsidR="000D0A99" w:rsidRPr="00AE0425">
        <w:rPr>
          <w:rFonts w:ascii="Times" w:hAnsi="Times"/>
          <w:sz w:val="24"/>
        </w:rPr>
        <w:t xml:space="preserve">maintenance </w:t>
      </w:r>
      <w:r w:rsidRPr="00AE0425">
        <w:rPr>
          <w:rFonts w:ascii="Times" w:hAnsi="Times"/>
          <w:sz w:val="24"/>
        </w:rPr>
        <w:t xml:space="preserve">cost is </w:t>
      </w:r>
      <w:r w:rsidR="000D0A99">
        <w:rPr>
          <w:rFonts w:ascii="Times" w:hAnsi="Times"/>
          <w:sz w:val="24"/>
        </w:rPr>
        <w:t xml:space="preserve">the </w:t>
      </w:r>
      <w:r w:rsidRPr="00AE0425">
        <w:rPr>
          <w:rFonts w:ascii="Times" w:hAnsi="Times"/>
          <w:sz w:val="24"/>
        </w:rPr>
        <w:t>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r w:rsidR="00344604">
        <w:rPr>
          <w:rFonts w:ascii="Times" w:hAnsi="Times"/>
          <w:sz w:val="24"/>
        </w:rPr>
        <w:t xml:space="preserve">often </w:t>
      </w:r>
      <w:r w:rsidR="00BD5353">
        <w:rPr>
          <w:rFonts w:ascii="Times" w:hAnsi="Times"/>
          <w:sz w:val="24"/>
        </w:rPr>
        <w:t>do not</w:t>
      </w:r>
      <w:r w:rsidRPr="00AE0425">
        <w:rPr>
          <w:rFonts w:ascii="Times" w:hAnsi="Times"/>
          <w:sz w:val="24"/>
        </w:rPr>
        <w:t xml:space="preserve"> consider long term maintenance issues during the development phase</w:t>
      </w:r>
      <w:r w:rsidR="00C12F5B">
        <w:rPr>
          <w:rFonts w:ascii="Times" w:hAnsi="Times"/>
          <w:sz w:val="24"/>
        </w:rPr>
        <w:t xml:space="preserve"> </w:t>
      </w:r>
      <w:r w:rsidR="00C12F5B">
        <w:rPr>
          <w:rFonts w:ascii="Times" w:hAnsi="Times"/>
          <w:sz w:val="24"/>
        </w:rPr>
        <w:fldChar w:fldCharType="begin"/>
      </w:r>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r w:rsidR="00C12F5B">
        <w:rPr>
          <w:rFonts w:ascii="Times" w:hAnsi="Times"/>
          <w:sz w:val="24"/>
        </w:rPr>
        <w:fldChar w:fldCharType="separate"/>
      </w:r>
      <w:r w:rsidR="00344604">
        <w:rPr>
          <w:rFonts w:ascii="Times" w:hAnsi="Times"/>
          <w:noProof/>
          <w:sz w:val="24"/>
        </w:rPr>
        <w:t>(Sandve et al., 2013; Prins et al., 2015)</w:t>
      </w:r>
      <w:r w:rsidR="00C12F5B">
        <w:rPr>
          <w:rFonts w:ascii="Times" w:hAnsi="Times"/>
          <w:sz w:val="24"/>
        </w:rPr>
        <w:fldChar w:fldCharType="end"/>
      </w:r>
      <w:r w:rsidRPr="00AE0425">
        <w:rPr>
          <w:rFonts w:ascii="Times" w:hAnsi="Times"/>
          <w:sz w:val="24"/>
        </w:rPr>
        <w:t xml:space="preserv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there are many techniques that can help to reduce cost of maintenance and speed development. While best practices such as the use of version control software, open access to data, software, and results are becoming more wide spread, other practices such as testing and optimization need further attention.</w:t>
      </w:r>
      <w:r w:rsidR="00FA45A5">
        <w:rPr>
          <w:rFonts w:ascii="Times" w:hAnsi="Times"/>
          <w:sz w:val="24"/>
        </w:rPr>
        <w:t xml:space="preserve"> </w:t>
      </w:r>
    </w:p>
    <w:p w14:paraId="4692070A" w14:textId="77777777" w:rsidR="00AE0425" w:rsidRPr="00AE0425" w:rsidRDefault="00AE0425" w:rsidP="00AE0425">
      <w:pPr>
        <w:pStyle w:val="Normal1"/>
        <w:rPr>
          <w:rFonts w:ascii="Times" w:hAnsi="Times"/>
          <w:sz w:val="24"/>
        </w:rPr>
      </w:pPr>
    </w:p>
    <w:p w14:paraId="41327D74" w14:textId="23A75F17"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7"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r w:rsidR="00FC77E3">
        <w:rPr>
          <w:rFonts w:ascii="Times" w:hAnsi="Times"/>
          <w:sz w:val="24"/>
        </w:rPr>
        <w:t xml:space="preserve">After the presentation of the current state of R packages, </w:t>
      </w:r>
      <w:r w:rsidR="00FC77E3">
        <w:rPr>
          <w:rFonts w:ascii="Times" w:hAnsi="Times"/>
          <w:sz w:val="24"/>
        </w:rPr>
        <w:lastRenderedPageBreak/>
        <w:t>general advice on software testing and optimization will be presented. T</w:t>
      </w:r>
      <w:r w:rsidRPr="00AE0425">
        <w:rPr>
          <w:rFonts w:ascii="Times" w:hAnsi="Times"/>
          <w:sz w:val="24"/>
        </w:rPr>
        <w:t>he R package “</w:t>
      </w:r>
      <w:proofErr w:type="spellStart"/>
      <w:r w:rsidRPr="00AE0425">
        <w:rPr>
          <w:rFonts w:ascii="Times" w:hAnsi="Times"/>
          <w:sz w:val="24"/>
        </w:rPr>
        <w:t>pccc</w:t>
      </w:r>
      <w:proofErr w:type="spellEnd"/>
      <w:r w:rsidRPr="00AE0425">
        <w:rPr>
          <w:rFonts w:ascii="Times" w:hAnsi="Times"/>
          <w:sz w:val="24"/>
        </w:rPr>
        <w:t xml:space="preserve">: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w:t>
      </w:r>
      <w:proofErr w:type="spellStart"/>
      <w:r w:rsidR="00745143">
        <w:rPr>
          <w:rFonts w:ascii="Consolas" w:hAnsi="Consolas" w:cs="Consolas"/>
          <w:sz w:val="24"/>
        </w:rPr>
        <w:t>pccc</w:t>
      </w:r>
      <w:proofErr w:type="spellEnd"/>
      <w:r w:rsidRPr="00AE0425">
        <w:rPr>
          <w:rFonts w:ascii="Times" w:hAnsi="Times"/>
          <w:sz w:val="24"/>
        </w:rPr>
        <w:t xml:space="preserve">), available via CRAN and at </w:t>
      </w:r>
      <w:hyperlink r:id="rId8"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w:t>
      </w:r>
      <w:proofErr w:type="spellStart"/>
      <w:r w:rsidR="00745143">
        <w:rPr>
          <w:rFonts w:ascii="Consolas" w:hAnsi="Consolas" w:cs="Consolas"/>
          <w:sz w:val="24"/>
        </w:rPr>
        <w:t>pccc</w:t>
      </w:r>
      <w:proofErr w:type="spellEnd"/>
      <w:r w:rsidR="00745143" w:rsidRPr="00AE0425">
        <w:rPr>
          <w:rFonts w:ascii="Times" w:hAnsi="Times"/>
          <w:sz w:val="24"/>
        </w:rPr>
        <w:t xml:space="preserve"> </w:t>
      </w:r>
      <w:r w:rsidRPr="00AE0425">
        <w:rPr>
          <w:rFonts w:ascii="Times" w:hAnsi="Times"/>
          <w:sz w:val="24"/>
        </w:rPr>
        <w:t xml:space="preserve">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w:t>
      </w:r>
      <w:proofErr w:type="spellStart"/>
      <w:r w:rsidRPr="00AE0425">
        <w:rPr>
          <w:rFonts w:ascii="Times" w:hAnsi="Times"/>
          <w:sz w:val="24"/>
        </w:rPr>
        <w:t>Feudtner</w:t>
      </w:r>
      <w:proofErr w:type="spellEnd"/>
      <w:r w:rsidRPr="00AE0425">
        <w:rPr>
          <w:rFonts w:ascii="Times" w:hAnsi="Times"/>
          <w:sz w:val="24"/>
        </w:rPr>
        <w:t xml:space="preserve">, Christakis &amp; Connell, 2000; </w:t>
      </w:r>
      <w:proofErr w:type="spellStart"/>
      <w:r w:rsidRPr="00AE0425">
        <w:rPr>
          <w:rFonts w:ascii="Times" w:hAnsi="Times"/>
          <w:sz w:val="24"/>
        </w:rPr>
        <w:t>Feudtner</w:t>
      </w:r>
      <w:proofErr w:type="spellEnd"/>
      <w:r w:rsidRPr="00AE0425">
        <w:rPr>
          <w:rFonts w:ascii="Times" w:hAnsi="Times"/>
          <w:sz w:val="24"/>
        </w:rPr>
        <w:t xml:space="preserve"> et al., 2014)</w:t>
      </w:r>
      <w:r w:rsidRPr="00AE0425">
        <w:rPr>
          <w:rFonts w:ascii="Times" w:hAnsi="Times"/>
          <w:sz w:val="24"/>
        </w:rPr>
        <w:fldChar w:fldCharType="end"/>
      </w:r>
      <w:r w:rsidRPr="00AE0425">
        <w:rPr>
          <w:rFonts w:ascii="Times" w:hAnsi="Times"/>
          <w:sz w:val="24"/>
        </w:rPr>
        <w:t xml:space="preserve">. </w:t>
      </w:r>
      <w:proofErr w:type="spellStart"/>
      <w:r w:rsidR="00745143" w:rsidRPr="0094397A">
        <w:rPr>
          <w:rFonts w:ascii="Consolas" w:hAnsi="Consolas" w:cs="Consolas"/>
          <w:sz w:val="24"/>
        </w:rPr>
        <w:t>pccc</w:t>
      </w:r>
      <w:proofErr w:type="spellEnd"/>
      <w:r w:rsidR="00745143" w:rsidRPr="00AE0425">
        <w:rPr>
          <w:rFonts w:ascii="Times" w:hAnsi="Times"/>
          <w:sz w:val="24"/>
        </w:rPr>
        <w:t xml:space="preserve"> </w:t>
      </w:r>
      <w:r w:rsidRPr="00AE0425">
        <w:rPr>
          <w:rFonts w:ascii="Times" w:hAnsi="Times"/>
          <w:sz w:val="24"/>
        </w:rPr>
        <w:t>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rFonts w:ascii="Times" w:hAnsi="Times"/>
          <w:sz w:val="24"/>
        </w:rPr>
      </w:pPr>
    </w:p>
    <w:p w14:paraId="5E461A8E" w14:textId="4E245356" w:rsidR="00437F9A" w:rsidRDefault="00437F9A" w:rsidP="0094397A">
      <w:pPr>
        <w:pStyle w:val="Heading2"/>
      </w:pPr>
      <w:r>
        <w:t>ANALYSIS OF R PACKAGES ON CRAN</w:t>
      </w:r>
    </w:p>
    <w:p w14:paraId="629DF2B1" w14:textId="77777777" w:rsidR="00437F9A" w:rsidRDefault="00437F9A" w:rsidP="00AE0425">
      <w:pPr>
        <w:pStyle w:val="Normal1"/>
        <w:contextualSpacing w:val="0"/>
        <w:rPr>
          <w:rFonts w:ascii="Times" w:hAnsi="Times"/>
          <w:sz w:val="24"/>
        </w:rPr>
      </w:pPr>
    </w:p>
    <w:p w14:paraId="2C3E999F" w14:textId="31BF7B8E" w:rsidR="002D08F9" w:rsidRPr="002D08F9" w:rsidRDefault="002D08F9" w:rsidP="0094397A">
      <w:pPr>
        <w:pStyle w:val="Heading3"/>
      </w:pPr>
      <w:r w:rsidRPr="002D08F9">
        <w:t>TESTING OF R PACKAGES</w:t>
      </w:r>
    </w:p>
    <w:p w14:paraId="4738628F" w14:textId="6C15022D"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In order to estimate the level of testing common among R software, </w:t>
      </w:r>
      <w:r w:rsidR="000D0A99">
        <w:rPr>
          <w:rFonts w:ascii="Times" w:eastAsia="Cambria" w:hAnsi="Times" w:cs="Times New Roman"/>
          <w:szCs w:val="24"/>
        </w:rPr>
        <w:t>we analyzed</w:t>
      </w:r>
      <w:r w:rsidR="000D0A99" w:rsidRPr="002D08F9">
        <w:rPr>
          <w:rFonts w:ascii="Times" w:eastAsia="Cambria" w:hAnsi="Times" w:cs="Times New Roman"/>
          <w:szCs w:val="24"/>
        </w:rPr>
        <w:t xml:space="preserve"> </w:t>
      </w:r>
      <w:r w:rsidR="000D0A99">
        <w:rPr>
          <w:rFonts w:ascii="Times" w:eastAsia="Cambria" w:hAnsi="Times" w:cs="Times New Roman"/>
          <w:szCs w:val="24"/>
        </w:rPr>
        <w:t>all</w:t>
      </w:r>
      <w:r w:rsidRPr="002D08F9">
        <w:rPr>
          <w:rFonts w:ascii="Times" w:eastAsia="Cambria" w:hAnsi="Times" w:cs="Times New Roman"/>
          <w:szCs w:val="24"/>
        </w:rPr>
        <w:t xml:space="preserve"> R packages available through CRAN.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performed a similar analysis in the past, due to the rapid change in the CRAN as a whole, a reevaluation is necessary.  At the time of Nolan’s work, CRAN contained 10084 packages</w:t>
      </w:r>
      <w:r w:rsidR="000D0A99">
        <w:rPr>
          <w:rFonts w:ascii="Times" w:eastAsia="Cambria" w:hAnsi="Times" w:cs="Times New Roman"/>
          <w:szCs w:val="24"/>
        </w:rPr>
        <w:t>;</w:t>
      </w:r>
      <w:r w:rsidRPr="002D08F9">
        <w:rPr>
          <w:rFonts w:ascii="Times" w:eastAsia="Cambria" w:hAnsi="Times" w:cs="Times New Roman"/>
          <w:szCs w:val="24"/>
        </w:rPr>
        <w:t xml:space="preserve"> </w:t>
      </w:r>
      <w:r w:rsidR="000D0A99">
        <w:rPr>
          <w:rFonts w:ascii="Times" w:eastAsia="Cambria" w:hAnsi="Times" w:cs="Times New Roman"/>
          <w:szCs w:val="24"/>
        </w:rPr>
        <w:t>it now</w:t>
      </w:r>
      <w:r w:rsidRPr="002D08F9">
        <w:rPr>
          <w:rFonts w:ascii="Times" w:eastAsia="Cambria" w:hAnsi="Times" w:cs="Times New Roman"/>
          <w:szCs w:val="24"/>
        </w:rPr>
        <w:t xml:space="preserve"> contains 13</w:t>
      </w:r>
      <w:r w:rsidR="00C62346">
        <w:rPr>
          <w:rFonts w:ascii="Times" w:eastAsia="Cambria" w:hAnsi="Times" w:cs="Times New Roman"/>
          <w:szCs w:val="24"/>
        </w:rPr>
        <w:t>5</w:t>
      </w:r>
      <w:r w:rsidRPr="002D08F9">
        <w:rPr>
          <w:rFonts w:ascii="Times" w:eastAsia="Cambria" w:hAnsi="Times" w:cs="Times New Roman"/>
          <w:szCs w:val="24"/>
        </w:rPr>
        <w:t xml:space="preserve">09.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t>
      </w:r>
      <w:r w:rsidR="000D0A99">
        <w:rPr>
          <w:rFonts w:ascii="Times" w:eastAsia="Cambria" w:hAnsi="Times" w:cs="Times New Roman"/>
          <w:szCs w:val="24"/>
        </w:rPr>
        <w:t>were</w:t>
      </w:r>
      <w:r w:rsidR="000D0A99" w:rsidRPr="002D08F9">
        <w:rPr>
          <w:rFonts w:ascii="Times" w:eastAsia="Cambria" w:hAnsi="Times" w:cs="Times New Roman"/>
          <w:szCs w:val="24"/>
        </w:rPr>
        <w:t xml:space="preserve"> </w:t>
      </w:r>
      <w:r w:rsidRPr="002D08F9">
        <w:rPr>
          <w:rFonts w:ascii="Times" w:eastAsia="Cambria" w:hAnsi="Times" w:cs="Times New Roman"/>
          <w:szCs w:val="24"/>
        </w:rPr>
        <w:t>reported - there are many commonly used R packages that have not been updated in the last 2</w:t>
      </w:r>
      <w:r w:rsidR="00496733">
        <w:rPr>
          <w:rFonts w:ascii="Times" w:eastAsia="Cambria" w:hAnsi="Times" w:cs="Times New Roman"/>
          <w:szCs w:val="24"/>
        </w:rPr>
        <w:t xml:space="preserve"> years</w:t>
      </w:r>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0E647E2D" w:rsidR="002D08F9" w:rsidRPr="002D08F9" w:rsidRDefault="002D08F9" w:rsidP="0094397A">
      <w:pPr>
        <w:pStyle w:val="PeerJCode"/>
        <w:rPr>
          <w:rFonts w:ascii="Times" w:hAnsi="Times" w:cs="Times New Roman"/>
        </w:rPr>
      </w:pPr>
      <w:r w:rsidRPr="002D08F9">
        <w:rPr>
          <w:rFonts w:ascii="Times" w:hAnsi="Times" w:cs="Times New Roman"/>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94397A">
        <w:t>stop(</w:t>
      </w:r>
      <w:proofErr w:type="gramEnd"/>
      <w:r w:rsidRPr="0094397A">
        <w:t>)</w:t>
      </w:r>
      <w:r w:rsidRPr="002D08F9">
        <w:rPr>
          <w:rFonts w:ascii="Times" w:hAnsi="Times" w:cs="Times New Roman"/>
        </w:rPr>
        <w:t xml:space="preserve"> or </w:t>
      </w:r>
      <w:proofErr w:type="spellStart"/>
      <w:r w:rsidRPr="0094397A">
        <w:t>stopifnot</w:t>
      </w:r>
      <w:proofErr w:type="spellEnd"/>
      <w:r w:rsidRPr="0094397A">
        <w:t>()</w:t>
      </w:r>
      <w:r w:rsidRPr="002D08F9">
        <w:rPr>
          <w:rFonts w:ascii="Times" w:hAnsi="Times" w:cs="Times New Roman"/>
        </w:rPr>
        <w:t xml:space="preserve">. Also, developers may have their own test cases they run while developing their software, but did not include them in the package made available on CRAN. Unit tests can be considered executable documentation, a key method of conveying how to use software correctly </w:t>
      </w:r>
      <w:r w:rsidRPr="002D08F9">
        <w:rPr>
          <w:rFonts w:ascii="Times" w:hAnsi="Times" w:cs="Times New Roman"/>
        </w:rPr>
        <w:fldChar w:fldCharType="begin"/>
      </w:r>
      <w:r w:rsidR="00D70116">
        <w:rPr>
          <w:rFonts w:ascii="Times" w:hAnsi="Times" w:cs="Times New Roman"/>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r w:rsidRPr="002D08F9">
        <w:rPr>
          <w:rFonts w:ascii="Times" w:hAnsi="Times" w:cs="Times New Roman"/>
        </w:rPr>
        <w:fldChar w:fldCharType="separate"/>
      </w:r>
      <w:r w:rsidR="00496733">
        <w:rPr>
          <w:rFonts w:ascii="Times" w:hAnsi="Times" w:cs="Times New Roman"/>
          <w:noProof/>
        </w:rPr>
        <w:t>(Reese, 2018)</w:t>
      </w:r>
      <w:r w:rsidRPr="002D08F9">
        <w:rPr>
          <w:rFonts w:ascii="Times" w:hAnsi="Times" w:cs="Times New Roman"/>
        </w:rPr>
        <w:fldChar w:fldCharType="end"/>
      </w:r>
      <w:r w:rsidRPr="002D08F9">
        <w:rPr>
          <w:rFonts w:ascii="Times" w:hAnsi="Times" w:cs="Times New Roman"/>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55E95490"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r w:rsidR="001671D8">
        <w:rPr>
          <w:rFonts w:ascii="Times" w:eastAsia="Cambria" w:hAnsi="Times" w:cs="Times New Roman"/>
          <w:szCs w:val="24"/>
        </w:rPr>
        <w:t>In the source code of each package, search</w:t>
      </w:r>
      <w:r w:rsidRPr="002D08F9">
        <w:rPr>
          <w:rFonts w:ascii="Times" w:eastAsia="Cambria" w:hAnsi="Times" w:cs="Times New Roman"/>
          <w:szCs w:val="24"/>
        </w:rPr>
        <w:t xml:space="preserve"> for non-empty testing directories using the </w:t>
      </w:r>
      <w:r w:rsidR="001671D8">
        <w:rPr>
          <w:rFonts w:ascii="Times" w:eastAsia="Cambria" w:hAnsi="Times" w:cs="Times New Roman"/>
          <w:szCs w:val="24"/>
        </w:rPr>
        <w:t xml:space="preserve">regular expression </w:t>
      </w:r>
      <w:r w:rsidRPr="002D08F9">
        <w:rPr>
          <w:rFonts w:ascii="Times" w:eastAsia="Cambria" w:hAnsi="Times" w:cs="Times New Roman"/>
          <w:szCs w:val="24"/>
        </w:rPr>
        <w:t>pattern "[Tt]</w:t>
      </w:r>
      <w:proofErr w:type="spellStart"/>
      <w:proofErr w:type="gramStart"/>
      <w:r w:rsidRPr="002D08F9">
        <w:rPr>
          <w:rFonts w:ascii="Times" w:eastAsia="Cambria" w:hAnsi="Times" w:cs="Times New Roman"/>
          <w:szCs w:val="24"/>
        </w:rPr>
        <w:t>est</w:t>
      </w:r>
      <w:proofErr w:type="spellEnd"/>
      <w:r w:rsidRPr="002D08F9">
        <w:rPr>
          <w:rFonts w:ascii="Times" w:eastAsia="Cambria" w:hAnsi="Times" w:cs="Times New Roman"/>
          <w:szCs w:val="24"/>
        </w:rPr>
        <w:t>[</w:t>
      </w:r>
      <w:proofErr w:type="gramEnd"/>
      <w:r w:rsidRPr="002D08F9">
        <w:rPr>
          <w:rFonts w:ascii="Times" w:eastAsia="Cambria" w:hAnsi="Times" w:cs="Times New Roman"/>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70DB96F3"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w:t>
      </w:r>
      <w:proofErr w:type="spellStart"/>
      <w:r w:rsidRPr="0094397A">
        <w:rPr>
          <w:rFonts w:ascii="Consolas" w:eastAsia="Cambria" w:hAnsi="Consolas" w:cs="Consolas"/>
          <w:szCs w:val="24"/>
        </w:rPr>
        <w:t>R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94397A">
        <w:rPr>
          <w:rFonts w:ascii="Consolas" w:eastAsia="Cambria" w:hAnsi="Consolas" w:cs="Consolas"/>
          <w:szCs w:val="24"/>
        </w:rPr>
        <w:t>svUn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94397A">
        <w:rPr>
          <w:rFonts w:ascii="Consolas" w:eastAsia="Cambria" w:hAnsi="Consolas" w:cs="Consolas"/>
          <w:szCs w:val="24"/>
        </w:rPr>
        <w:t>testi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proofErr w:type="spellStart"/>
      <w:r w:rsidRPr="0094397A">
        <w:rPr>
          <w:rFonts w:ascii="Consolas" w:eastAsia="Cambria" w:hAnsi="Consolas" w:cs="Consolas"/>
          <w:szCs w:val="24"/>
        </w:rPr>
        <w:t>testtha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Pr="0094397A">
        <w:rPr>
          <w:rFonts w:ascii="Consolas" w:eastAsia="Cambria" w:hAnsi="Consolas" w:cs="Consolas"/>
          <w:szCs w:val="24"/>
        </w:rPr>
        <w:t>unitizer</w:t>
      </w:r>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w:t>
      </w:r>
      <w:proofErr w:type="spellStart"/>
      <w:r w:rsidRPr="0094397A">
        <w:rPr>
          <w:rFonts w:ascii="Consolas" w:eastAsia="Cambria" w:hAnsi="Consolas" w:cs="Consolas"/>
          <w:szCs w:val="24"/>
        </w:rPr>
        <w:t>unittest</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r w:rsidR="00B21205">
        <w:rPr>
          <w:rFonts w:ascii="Times" w:eastAsia="Cambria" w:hAnsi="Times" w:cs="Times New Roman"/>
          <w:szCs w:val="24"/>
        </w:rPr>
        <w:t>From the authors of these packages, i</w:t>
      </w:r>
      <w:r w:rsidRPr="002D08F9">
        <w:rPr>
          <w:rFonts w:ascii="Times" w:eastAsia="Cambria" w:hAnsi="Times" w:cs="Times New Roman"/>
          <w:szCs w:val="24"/>
        </w:rPr>
        <w:t xml:space="preserve">t is </w:t>
      </w:r>
      <w:r w:rsidR="00B21205">
        <w:rPr>
          <w:rFonts w:ascii="Times" w:eastAsia="Cambria" w:hAnsi="Times" w:cs="Times New Roman"/>
          <w:szCs w:val="24"/>
        </w:rPr>
        <w:t>recommended</w:t>
      </w:r>
      <w:r w:rsidRPr="002D08F9">
        <w:rPr>
          <w:rFonts w:ascii="Times" w:eastAsia="Cambria" w:hAnsi="Times" w:cs="Times New Roman"/>
          <w:szCs w:val="24"/>
        </w:rPr>
        <w:t xml:space="preserve"> to list dependenc</w:t>
      </w:r>
      <w:r w:rsidR="00B21205">
        <w:rPr>
          <w:rFonts w:ascii="Times" w:eastAsia="Cambria" w:hAnsi="Times" w:cs="Times New Roman"/>
          <w:szCs w:val="24"/>
        </w:rPr>
        <w:t>y (or dependencies)</w:t>
      </w:r>
      <w:r w:rsidRPr="002D08F9">
        <w:rPr>
          <w:rFonts w:ascii="Times" w:eastAsia="Cambria" w:hAnsi="Times" w:cs="Times New Roman"/>
          <w:szCs w:val="24"/>
        </w:rPr>
        <w:t xml:space="preserve"> </w:t>
      </w:r>
      <w:r w:rsidR="00B21205">
        <w:rPr>
          <w:rFonts w:ascii="Times" w:eastAsia="Cambria" w:hAnsi="Times" w:cs="Times New Roman"/>
          <w:szCs w:val="24"/>
        </w:rPr>
        <w:t>to</w:t>
      </w:r>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r w:rsidR="00F54D92">
        <w:rPr>
          <w:rFonts w:ascii="Times" w:eastAsia="Cambria" w:hAnsi="Times" w:cs="Times New Roman"/>
          <w:szCs w:val="24"/>
        </w:rPr>
        <w:t xml:space="preserve"> last</w:t>
      </w:r>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333AE6E8"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r w:rsidR="00F937D2">
        <w:rPr>
          <w:rFonts w:ascii="Times" w:eastAsia="Cambria" w:hAnsi="Times" w:cs="Times New Roman"/>
          <w:szCs w:val="24"/>
        </w:rPr>
        <w:t xml:space="preserve"> </w:t>
      </w:r>
      <w:r w:rsidRPr="002D08F9">
        <w:rPr>
          <w:rFonts w:ascii="Times" w:eastAsia="Cambria" w:hAnsi="Times" w:cs="Times New Roman"/>
          <w:szCs w:val="24"/>
        </w:rPr>
        <w:t>time both in count and as a percent</w:t>
      </w:r>
      <w:r w:rsidR="00F937D2">
        <w:rPr>
          <w:rFonts w:ascii="Times" w:eastAsia="Cambria" w:hAnsi="Times" w:cs="Times New Roman"/>
          <w:szCs w:val="24"/>
        </w:rPr>
        <w:t>age</w:t>
      </w:r>
      <w:r w:rsidRPr="002D08F9">
        <w:rPr>
          <w:rFonts w:ascii="Times" w:eastAsia="Cambria" w:hAnsi="Times" w:cs="Times New Roman"/>
          <w:szCs w:val="24"/>
        </w:rPr>
        <w:t xml:space="preserve"> of all packages. There 16 packages that list dependencies </w:t>
      </w:r>
      <w:r w:rsidR="000D0A99">
        <w:rPr>
          <w:rFonts w:ascii="Times" w:eastAsia="Cambria" w:hAnsi="Times" w:cs="Times New Roman"/>
          <w:szCs w:val="24"/>
        </w:rPr>
        <w:t>on</w:t>
      </w:r>
      <w:r w:rsidRPr="002D08F9">
        <w:rPr>
          <w:rFonts w:ascii="Times" w:eastAsia="Cambria" w:hAnsi="Times" w:cs="Times New Roman"/>
          <w:szCs w:val="24"/>
        </w:rPr>
        <w:t xml:space="preserve"> more than one testing framework (9 with dependencies on both </w:t>
      </w:r>
      <w:proofErr w:type="spellStart"/>
      <w:r w:rsidRPr="0094397A">
        <w:rPr>
          <w:rFonts w:ascii="Consolas" w:eastAsia="Cambria" w:hAnsi="Consolas" w:cs="Consolas"/>
          <w:szCs w:val="24"/>
        </w:rPr>
        <w:t>RUnit</w:t>
      </w:r>
      <w:proofErr w:type="spellEnd"/>
      <w:r w:rsidRPr="002D08F9">
        <w:rPr>
          <w:rFonts w:ascii="Times" w:eastAsia="Cambria" w:hAnsi="Times" w:cs="Times New Roman"/>
          <w:szCs w:val="24"/>
        </w:rPr>
        <w:t xml:space="preserve"> and </w:t>
      </w:r>
      <w:proofErr w:type="spellStart"/>
      <w:r w:rsidRPr="0094397A">
        <w:rPr>
          <w:rFonts w:ascii="Consolas" w:eastAsia="Cambria" w:hAnsi="Consolas" w:cs="Consolas"/>
          <w:szCs w:val="24"/>
        </w:rPr>
        <w:t>testthat</w:t>
      </w:r>
      <w:proofErr w:type="spellEnd"/>
      <w:r w:rsidRPr="002D08F9">
        <w:rPr>
          <w:rFonts w:ascii="Times" w:eastAsia="Cambria" w:hAnsi="Times" w:cs="Times New Roman"/>
          <w:szCs w:val="24"/>
        </w:rPr>
        <w:t xml:space="preserve">, 7 with dependencies on both </w:t>
      </w:r>
      <w:proofErr w:type="spellStart"/>
      <w:r w:rsidRPr="0094397A">
        <w:rPr>
          <w:rFonts w:ascii="Consolas" w:eastAsia="Cambria" w:hAnsi="Consolas" w:cs="Consolas"/>
          <w:szCs w:val="24"/>
        </w:rPr>
        <w:t>testit</w:t>
      </w:r>
      <w:proofErr w:type="spellEnd"/>
      <w:r w:rsidRPr="002D08F9">
        <w:rPr>
          <w:rFonts w:ascii="Times" w:eastAsia="Cambria" w:hAnsi="Times" w:cs="Times New Roman"/>
          <w:szCs w:val="24"/>
        </w:rPr>
        <w:t xml:space="preserve"> and </w:t>
      </w:r>
      <w:proofErr w:type="spellStart"/>
      <w:r w:rsidRPr="0094397A">
        <w:rPr>
          <w:rFonts w:ascii="Consolas" w:eastAsia="Cambria" w:hAnsi="Consolas" w:cs="Consolas"/>
          <w:szCs w:val="24"/>
        </w:rPr>
        <w:t>testthat</w:t>
      </w:r>
      <w:proofErr w:type="spellEnd"/>
      <w:r w:rsidRPr="002D08F9">
        <w:rPr>
          <w:rFonts w:ascii="Times" w:eastAsia="Cambria" w:hAnsi="Times" w:cs="Times New Roman"/>
          <w:szCs w:val="24"/>
        </w:rPr>
        <w:t xml:space="preserve">),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6DC2E352"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r w:rsidR="00A91931">
        <w:rPr>
          <w:rFonts w:ascii="Times" w:eastAsia="Cambria" w:hAnsi="Times" w:cs="Times New Roman"/>
          <w:szCs w:val="24"/>
        </w:rPr>
        <w:t>84</w:t>
      </w:r>
      <w:r w:rsidRPr="002D08F9">
        <w:rPr>
          <w:rFonts w:ascii="Times" w:eastAsia="Cambria" w:hAnsi="Times" w:cs="Times New Roman"/>
          <w:szCs w:val="24"/>
        </w:rPr>
        <w:t xml:space="preserve"> more packages identified from Metric 1 vs Metric 2. There are 1</w:t>
      </w:r>
      <w:r w:rsidR="00A91931">
        <w:rPr>
          <w:rFonts w:ascii="Times" w:eastAsia="Cambria" w:hAnsi="Times" w:cs="Times New Roman"/>
          <w:szCs w:val="24"/>
        </w:rPr>
        <w:t>115</w:t>
      </w:r>
      <w:r w:rsidRPr="002D08F9">
        <w:rPr>
          <w:rFonts w:ascii="Times" w:eastAsia="Cambria" w:hAnsi="Times" w:cs="Times New Roman"/>
          <w:szCs w:val="24"/>
        </w:rPr>
        <w:t xml:space="preserve"> packages that do not list a dependency to a testing framework, but have a testing directory</w:t>
      </w:r>
      <w:r w:rsidR="00644375">
        <w:rPr>
          <w:rFonts w:ascii="Times" w:eastAsia="Cambria" w:hAnsi="Times" w:cs="Times New Roman"/>
          <w:szCs w:val="24"/>
        </w:rPr>
        <w:t xml:space="preserve">; e.g. </w:t>
      </w:r>
      <w:r w:rsidRPr="002D08F9">
        <w:rPr>
          <w:rFonts w:ascii="Times" w:eastAsia="Cambria" w:hAnsi="Times" w:cs="Times New Roman"/>
          <w:szCs w:val="24"/>
        </w:rPr>
        <w:t xml:space="preserve">the package </w:t>
      </w:r>
      <w:proofErr w:type="spellStart"/>
      <w:r w:rsidRPr="0094397A">
        <w:rPr>
          <w:rFonts w:ascii="Consolas" w:eastAsia="Cambria" w:hAnsi="Consolas" w:cs="Consolas"/>
          <w:szCs w:val="24"/>
        </w:rPr>
        <w:t>xlsx</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Some </w:t>
      </w:r>
      <w:r w:rsidR="00644375">
        <w:rPr>
          <w:rFonts w:ascii="Times" w:eastAsia="Cambria" w:hAnsi="Times" w:cs="Times New Roman"/>
          <w:szCs w:val="24"/>
        </w:rPr>
        <w:t>packages</w:t>
      </w:r>
      <w:r w:rsidRPr="002D08F9">
        <w:rPr>
          <w:rFonts w:ascii="Times" w:eastAsia="Cambria" w:hAnsi="Times" w:cs="Times New Roman"/>
          <w:szCs w:val="24"/>
        </w:rPr>
        <w:t xml:space="preserve"> use a testing framework, but do not list it as a dependency</w:t>
      </w:r>
      <w:r w:rsidR="00644375">
        <w:rPr>
          <w:rFonts w:ascii="Times" w:eastAsia="Cambria" w:hAnsi="Times" w:cs="Times New Roman"/>
          <w:szCs w:val="24"/>
        </w:rPr>
        <w:t xml:space="preserve">; e.g. </w:t>
      </w:r>
      <w:r w:rsidRPr="002D08F9">
        <w:rPr>
          <w:rFonts w:ascii="Times" w:eastAsia="Cambria" w:hAnsi="Times" w:cs="Times New Roman"/>
          <w:szCs w:val="24"/>
        </w:rPr>
        <w:t xml:space="preserve">the package </w:t>
      </w:r>
      <w:proofErr w:type="spellStart"/>
      <w:r w:rsidRPr="0094397A">
        <w:rPr>
          <w:rFonts w:ascii="Consolas" w:eastAsia="Cambria" w:hAnsi="Consolas" w:cs="Consolas"/>
          <w:szCs w:val="24"/>
        </w:rPr>
        <w:t>redcapAPI</w:t>
      </w:r>
      <w:proofErr w:type="spellEnd"/>
      <w:r w:rsidRPr="002D08F9">
        <w:rPr>
          <w:rFonts w:ascii="Times" w:eastAsia="Cambria" w:hAnsi="Times" w:cs="Times New Roman"/>
          <w:szCs w:val="24"/>
        </w:rPr>
        <w:t xml:space="preserve">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r w:rsidRPr="002D08F9">
        <w:rPr>
          <w:rFonts w:ascii="Times" w:eastAsia="Cambria" w:hAnsi="Times" w:cs="Times New Roman"/>
          <w:szCs w:val="24"/>
        </w:rPr>
        <w:t>. There are also 2</w:t>
      </w:r>
      <w:r w:rsidR="00A91931">
        <w:rPr>
          <w:rFonts w:ascii="Times" w:eastAsia="Cambria" w:hAnsi="Times" w:cs="Times New Roman"/>
          <w:szCs w:val="24"/>
        </w:rPr>
        <w:t>31</w:t>
      </w:r>
      <w:r w:rsidRPr="002D08F9">
        <w:rPr>
          <w:rFonts w:ascii="Times" w:eastAsia="Cambria" w:hAnsi="Times" w:cs="Times New Roman"/>
          <w:szCs w:val="24"/>
        </w:rPr>
        <w:t xml:space="preserve"> packages that list a testing framework as a dependency, but do not contain a directory with tests.</w:t>
      </w:r>
      <w:r w:rsidR="00DA1B9E">
        <w:rPr>
          <w:rFonts w:ascii="Times" w:eastAsia="Cambria" w:hAnsi="Times" w:cs="Times New Roman"/>
          <w:szCs w:val="24"/>
        </w:rPr>
        <w:t xml:space="preserve"> See Supplemental tables S1 and S2 for more details.</w:t>
      </w:r>
    </w:p>
    <w:p w14:paraId="1EFBF1D1" w14:textId="77777777" w:rsidR="00BC60C5" w:rsidRDefault="00BC60C5" w:rsidP="00BC60C5">
      <w:pPr>
        <w:contextualSpacing w:val="0"/>
        <w:rPr>
          <w:rFonts w:ascii="Times" w:eastAsia="Cambria" w:hAnsi="Times" w:cs="Times New Roman"/>
          <w:szCs w:val="24"/>
        </w:rPr>
      </w:pPr>
    </w:p>
    <w:p w14:paraId="1C8D7DC4" w14:textId="3AE3D09A" w:rsidR="002D08F9" w:rsidRPr="005C6BD8" w:rsidRDefault="005C6BD8" w:rsidP="0094397A">
      <w:pPr>
        <w:pStyle w:val="Heading3"/>
        <w:rPr>
          <w:rFonts w:eastAsia="Times New Roman"/>
          <w:bCs/>
        </w:rPr>
      </w:pPr>
      <w:bookmarkStart w:id="0" w:name="software-optimization"/>
      <w:bookmarkStart w:id="1" w:name="_Toc523169478"/>
      <w:bookmarkEnd w:id="0"/>
      <w:r w:rsidRPr="005C6BD8">
        <w:rPr>
          <w:rFonts w:eastAsia="Times New Roman"/>
          <w:bCs/>
        </w:rPr>
        <w:t>OPTIMIZATION OF R PACKAGES</w:t>
      </w:r>
      <w:bookmarkEnd w:id="1"/>
    </w:p>
    <w:p w14:paraId="7B1E8544" w14:textId="53F19B26"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In order to estimate the level of software optimization common among R software, </w:t>
      </w:r>
      <w:r w:rsidR="000D0A99">
        <w:rPr>
          <w:rFonts w:ascii="Times" w:eastAsia="Cambria" w:hAnsi="Times" w:cs="Times New Roman"/>
          <w:szCs w:val="24"/>
        </w:rPr>
        <w:t xml:space="preserve">we performed </w:t>
      </w:r>
      <w:r w:rsidRPr="005C6BD8">
        <w:rPr>
          <w:rFonts w:ascii="Times" w:eastAsia="Cambria" w:hAnsi="Times" w:cs="Times New Roman"/>
          <w:szCs w:val="24"/>
        </w:rPr>
        <w:t xml:space="preserve">an analysis of </w:t>
      </w:r>
      <w:r w:rsidR="000D0A99">
        <w:rPr>
          <w:rFonts w:ascii="Times" w:eastAsia="Cambria" w:hAnsi="Times" w:cs="Times New Roman"/>
          <w:szCs w:val="24"/>
        </w:rPr>
        <w:t xml:space="preserve">all </w:t>
      </w:r>
      <w:r w:rsidRPr="005C6BD8">
        <w:rPr>
          <w:rFonts w:ascii="Times" w:eastAsia="Cambria" w:hAnsi="Times" w:cs="Times New Roman"/>
          <w:szCs w:val="24"/>
        </w:rPr>
        <w:t>R packages available through CRAN.  To analyze the use of software optimization tools and techniques</w:t>
      </w:r>
      <w:r w:rsidR="000D0A99">
        <w:rPr>
          <w:rFonts w:ascii="Times" w:eastAsia="Cambria" w:hAnsi="Times" w:cs="Times New Roman"/>
          <w:szCs w:val="24"/>
        </w:rPr>
        <w:t>,</w:t>
      </w:r>
      <w:r w:rsidRPr="005C6BD8">
        <w:rPr>
          <w:rFonts w:ascii="Times" w:eastAsia="Cambria" w:hAnsi="Times" w:cs="Times New Roman"/>
          <w:szCs w:val="24"/>
        </w:rPr>
        <w:t xml:space="preserve">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76D9E774"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lastRenderedPageBreak/>
        <w:t xml:space="preserve">Metric 1: </w:t>
      </w:r>
      <w:r w:rsidR="001671D8">
        <w:rPr>
          <w:rFonts w:ascii="Times" w:eastAsia="Cambria" w:hAnsi="Times" w:cs="Times New Roman"/>
          <w:szCs w:val="24"/>
        </w:rPr>
        <w:t xml:space="preserve">In the source code of each package, search </w:t>
      </w:r>
      <w:r w:rsidRPr="005C6BD8">
        <w:rPr>
          <w:rFonts w:ascii="Times" w:eastAsia="Cambria" w:hAnsi="Times" w:cs="Times New Roman"/>
          <w:szCs w:val="24"/>
        </w:rPr>
        <w:t xml:space="preserve">for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ies</w:t>
      </w:r>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r w:rsidR="001671D8" w:rsidRPr="001671D8">
        <w:rPr>
          <w:rFonts w:ascii="Times" w:eastAsia="Cambria" w:hAnsi="Times" w:cs="Times New Roman"/>
          <w:szCs w:val="24"/>
        </w:rPr>
        <w:t>"</w:t>
      </w:r>
      <w:proofErr w:type="spellStart"/>
      <w:proofErr w:type="gramStart"/>
      <w:r w:rsidR="001671D8" w:rsidRPr="001671D8">
        <w:rPr>
          <w:rFonts w:ascii="Times" w:eastAsia="Cambria" w:hAnsi="Times" w:cs="Times New Roman"/>
          <w:szCs w:val="24"/>
        </w:rPr>
        <w:t>src</w:t>
      </w:r>
      <w:proofErr w:type="spellEnd"/>
      <w:r w:rsidR="001671D8" w:rsidRPr="001671D8">
        <w:rPr>
          <w:rFonts w:ascii="Times" w:eastAsia="Cambria" w:hAnsi="Times" w:cs="Times New Roman"/>
          <w:szCs w:val="24"/>
        </w:rPr>
        <w:t>[</w:t>
      </w:r>
      <w:proofErr w:type="gramEnd"/>
      <w:r w:rsidR="001671D8" w:rsidRPr="001671D8">
        <w:rPr>
          <w:rFonts w:ascii="Times" w:eastAsia="Cambria" w:hAnsi="Times" w:cs="Times New Roman"/>
          <w:szCs w:val="24"/>
        </w:rPr>
        <w:t>^/]*/.+"</w:t>
      </w:r>
      <w:r w:rsidRPr="005C6BD8">
        <w:rPr>
          <w:rFonts w:ascii="Times" w:eastAsia="Cambria" w:hAnsi="Times" w:cs="Times New Roman"/>
          <w:szCs w:val="24"/>
        </w:rPr>
        <w:t>. By convention, packages using compiled code (C, C++, Fortran) place those files in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4613F21C"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w:t>
      </w:r>
      <w:r w:rsidRPr="0094397A">
        <w:rPr>
          <w:rFonts w:ascii="Consolas" w:eastAsia="Cambria" w:hAnsi="Consolas" w:cs="Consolas"/>
          <w:szCs w:val="24"/>
        </w:rPr>
        <w:t>DS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Rcp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Rcpp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aHVdPpj4","properties":{"formattedCitation":"(Allaire et al., 2018a)","plainCitation":"(Allaire et al., 2018a)","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Cs w:val="24"/>
        </w:rPr>
        <w:fldChar w:fldCharType="separate"/>
      </w:r>
      <w:r w:rsidR="00D15F92">
        <w:rPr>
          <w:rFonts w:ascii="Times" w:eastAsia="Cambria" w:hAnsi="Times" w:cs="Times New Roman"/>
          <w:noProof/>
          <w:szCs w:val="24"/>
        </w:rPr>
        <w:t>(Allaire et al., 2018a)</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R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Spark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r w:rsidRPr="005C6BD8">
        <w:rPr>
          <w:rFonts w:ascii="Times" w:eastAsia="Cambria" w:hAnsi="Times" w:cs="Times New Roman"/>
          <w:szCs w:val="24"/>
        </w:rPr>
        <w:fldChar w:fldCharType="separate"/>
      </w:r>
      <w:r w:rsidR="00271BA6">
        <w:rPr>
          <w:rFonts w:ascii="Times" w:eastAsia="Cambria" w:hAnsi="Times" w:cs="Times New Roman"/>
          <w:szCs w:val="24"/>
        </w:rPr>
        <w:t>(Apache Software Foundati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batch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r w:rsidR="00581C2E">
        <w:rPr>
          <w:rFonts w:ascii="Times" w:eastAsia="Cambria" w:hAnsi="Times" w:cs="Times New Roman"/>
          <w:szCs w:val="24"/>
        </w:rPr>
        <w:t xml:space="preserve"> </w:t>
      </w:r>
      <w:r w:rsidR="00581C2E" w:rsidRPr="0094397A">
        <w:rPr>
          <w:rFonts w:ascii="Consolas" w:eastAsia="Cambria" w:hAnsi="Consolas" w:cs="Consolas"/>
          <w:szCs w:val="24"/>
        </w:rPr>
        <w:t>bench</w:t>
      </w:r>
      <w:r w:rsidR="00581C2E">
        <w:rPr>
          <w:rFonts w:ascii="Times" w:eastAsia="Cambria" w:hAnsi="Times" w:cs="Times New Roman"/>
          <w:szCs w:val="24"/>
        </w:rPr>
        <w:t xml:space="preserve"> </w:t>
      </w:r>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r w:rsidR="00581C2E">
        <w:rPr>
          <w:rFonts w:ascii="Times" w:eastAsia="Cambria" w:hAnsi="Times" w:cs="Times New Roman"/>
          <w:szCs w:val="24"/>
        </w:rPr>
        <w:fldChar w:fldCharType="separate"/>
      </w:r>
      <w:r w:rsidR="00581C2E">
        <w:rPr>
          <w:rFonts w:ascii="Times" w:eastAsia="Cambria" w:hAnsi="Times" w:cs="Times New Roman"/>
          <w:noProof/>
          <w:szCs w:val="24"/>
        </w:rPr>
        <w:t>(Hester, 2018)</w:t>
      </w:r>
      <w:r w:rsidR="00581C2E">
        <w:rPr>
          <w:rFonts w:ascii="Times" w:eastAsia="Cambria" w:hAnsi="Times" w:cs="Times New Roman"/>
          <w:szCs w:val="24"/>
        </w:rPr>
        <w:fldChar w:fldCharType="end"/>
      </w:r>
      <w:r w:rsidR="00581C2E">
        <w:rPr>
          <w:rFonts w:ascii="Times" w:eastAsia="Cambria" w:hAnsi="Times" w:cs="Times New Roman"/>
          <w:szCs w:val="24"/>
        </w:rPr>
        <w:t xml:space="preserve">, </w:t>
      </w:r>
      <w:proofErr w:type="spellStart"/>
      <w:r w:rsidR="00581C2E" w:rsidRPr="0094397A">
        <w:rPr>
          <w:rFonts w:ascii="Consolas" w:eastAsia="Cambria" w:hAnsi="Consolas" w:cs="Consolas"/>
          <w:szCs w:val="24"/>
        </w:rPr>
        <w:t>benchr</w:t>
      </w:r>
      <w:proofErr w:type="spellEnd"/>
      <w:r w:rsidR="00581C2E">
        <w:rPr>
          <w:rFonts w:ascii="Times" w:eastAsia="Cambria" w:hAnsi="Times" w:cs="Times New Roman"/>
          <w:szCs w:val="24"/>
        </w:rPr>
        <w:t xml:space="preserve"> </w:t>
      </w:r>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r w:rsidR="009F619F">
        <w:rPr>
          <w:rFonts w:ascii="Times" w:eastAsia="Cambria" w:hAnsi="Times" w:cs="Times New Roman"/>
          <w:szCs w:val="24"/>
        </w:rPr>
        <w:fldChar w:fldCharType="separate"/>
      </w:r>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r w:rsidR="00581C2E">
        <w:rPr>
          <w:rFonts w:ascii="Times" w:eastAsia="Cambria" w:hAnsi="Times" w:cs="Times New Roman"/>
          <w:szCs w:val="24"/>
        </w:rPr>
        <w:t>,</w:t>
      </w:r>
      <w:r w:rsidRPr="005C6BD8">
        <w:rPr>
          <w:rFonts w:ascii="Times" w:eastAsia="Cambria" w:hAnsi="Times" w:cs="Times New Roman"/>
          <w:szCs w:val="24"/>
        </w:rPr>
        <w:t xml:space="preserve"> </w:t>
      </w:r>
      <w:proofErr w:type="spellStart"/>
      <w:r w:rsidRPr="0094397A">
        <w:rPr>
          <w:rFonts w:ascii="Consolas" w:eastAsia="Cambria" w:hAnsi="Consolas" w:cs="Consolas"/>
          <w:szCs w:val="24"/>
        </w:rPr>
        <w:t>doM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doMPI</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doParallel</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doSNOW</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94397A">
        <w:rPr>
          <w:rFonts w:ascii="Consolas" w:eastAsia="Cambria" w:hAnsi="Consolas" w:cs="Consolas"/>
          <w:szCs w:val="24"/>
        </w:rPr>
        <w:t>foreach</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94397A">
        <w:rPr>
          <w:rFonts w:ascii="Consolas" w:eastAsia="Cambria" w:hAnsi="Consolas" w:cs="Consolas"/>
          <w:szCs w:val="24"/>
        </w:rPr>
        <w:t>future</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future.apply</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94397A">
        <w:rPr>
          <w:rFonts w:ascii="Consolas" w:eastAsia="Cambria" w:hAnsi="Consolas" w:cs="Consolas"/>
          <w:szCs w:val="24"/>
        </w:rPr>
        <w:t>microbenchmark</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94397A">
        <w:rPr>
          <w:rFonts w:ascii="Consolas" w:eastAsia="Cambria" w:hAnsi="Consolas" w:cs="Consolas"/>
          <w:szCs w:val="24"/>
        </w:rPr>
        <w:t>parallel</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parallelDist</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parallelMap</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partool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prof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001B60B9">
        <w:rPr>
          <w:rFonts w:ascii="Times" w:eastAsia="Cambria" w:hAnsi="Times" w:cs="Times New Roman"/>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Cs w:val="24"/>
        </w:rPr>
        <w:fldChar w:fldCharType="separate"/>
      </w:r>
      <w:r w:rsidR="001B60B9">
        <w:rPr>
          <w:rFonts w:ascii="Times" w:eastAsia="Cambria" w:hAnsi="Times" w:cs="Times New Roman"/>
          <w:noProof/>
          <w:szCs w:val="24"/>
        </w:rPr>
        <w:t>(Wickham, 2014a)</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profvis</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rbenchmark</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r w:rsidRPr="0094397A">
        <w:rPr>
          <w:rFonts w:ascii="Consolas" w:eastAsia="Cambria" w:hAnsi="Consolas" w:cs="Consolas"/>
          <w:szCs w:val="24"/>
        </w:rPr>
        <w:t>snow</w:t>
      </w:r>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sparklyr</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w:t>
      </w:r>
      <w:proofErr w:type="spellStart"/>
      <w:r w:rsidRPr="0094397A">
        <w:rPr>
          <w:rFonts w:ascii="Consolas" w:eastAsia="Cambria" w:hAnsi="Consolas" w:cs="Consolas"/>
          <w:szCs w:val="24"/>
        </w:rPr>
        <w:t>tictoc</w:t>
      </w:r>
      <w:proofErr w:type="spellEnd"/>
      <w:r w:rsidRPr="005C6BD8">
        <w:rPr>
          <w:rFonts w:ascii="Times" w:eastAsia="Cambria" w:hAnsi="Times" w:cs="Times New Roman"/>
          <w:szCs w:val="24"/>
        </w:rPr>
        <w:t xml:space="preserv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due to the low number of currently available packages </w:t>
      </w:r>
      <w:r w:rsidR="00F54D92">
        <w:rPr>
          <w:rFonts w:ascii="Times" w:eastAsia="Cambria" w:hAnsi="Times" w:cs="Times New Roman"/>
          <w:szCs w:val="24"/>
        </w:rPr>
        <w:t xml:space="preserve">last </w:t>
      </w:r>
      <w:r w:rsidRPr="005C6BD8">
        <w:rPr>
          <w:rFonts w:ascii="Times" w:eastAsia="Cambria" w:hAnsi="Times" w:cs="Times New Roman"/>
          <w:szCs w:val="24"/>
        </w:rPr>
        <w:t xml:space="preserve">updated prior to 2008. For optimization related dependencies, </w:t>
      </w:r>
      <w:r w:rsidR="00E22C4E">
        <w:rPr>
          <w:rFonts w:ascii="Times" w:eastAsia="Cambria" w:hAnsi="Times" w:cs="Times New Roman"/>
          <w:szCs w:val="24"/>
        </w:rPr>
        <w:t xml:space="preserve">in order to aid visual understanding, </w:t>
      </w:r>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063C00CE"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r w:rsidR="00853969">
        <w:rPr>
          <w:rFonts w:ascii="Times" w:eastAsia="Cambria" w:hAnsi="Times" w:cs="Times New Roman"/>
          <w:szCs w:val="24"/>
        </w:rPr>
        <w:t>.</w:t>
      </w:r>
      <w:r w:rsidRPr="005C6BD8">
        <w:rPr>
          <w:rFonts w:ascii="Times" w:eastAsia="Cambria" w:hAnsi="Times" w:cs="Times New Roman"/>
          <w:szCs w:val="24"/>
        </w:rPr>
        <w:t xml:space="preserve"> While all R packages have source code available, not all have development history available nor unit tests available. Additionally, a stated dependency on one of the optimization packages listed could mean the package creators 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5E188C4F"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lastRenderedPageBreak/>
        <w:t xml:space="preserve">As shown in Figure 4, </w:t>
      </w:r>
      <w:r w:rsidR="00E22C4E">
        <w:rPr>
          <w:rFonts w:ascii="Times" w:eastAsia="Cambria" w:hAnsi="Times" w:cs="Times New Roman"/>
          <w:szCs w:val="24"/>
        </w:rPr>
        <w:t xml:space="preserve">in 2018, </w:t>
      </w:r>
      <w:proofErr w:type="spellStart"/>
      <w:r w:rsidRPr="0094397A">
        <w:rPr>
          <w:rFonts w:ascii="Consolas" w:eastAsia="Cambria" w:hAnsi="Consolas" w:cs="Consolas"/>
          <w:szCs w:val="24"/>
        </w:rPr>
        <w:t>Rcpp</w:t>
      </w:r>
      <w:proofErr w:type="spellEnd"/>
      <w:r w:rsidRPr="005C6BD8">
        <w:rPr>
          <w:rFonts w:ascii="Times" w:eastAsia="Cambria" w:hAnsi="Times" w:cs="Times New Roman"/>
          <w:szCs w:val="24"/>
        </w:rPr>
        <w:t xml:space="preserve"> is the most common optimization related dependency followed by </w:t>
      </w:r>
      <w:r w:rsidRPr="0094397A">
        <w:rPr>
          <w:rFonts w:ascii="Consolas" w:eastAsia="Cambria" w:hAnsi="Consolas" w:cs="Consolas"/>
          <w:szCs w:val="24"/>
        </w:rPr>
        <w:t>parallel</w:t>
      </w:r>
      <w:r w:rsidRPr="005C6BD8">
        <w:rPr>
          <w:rFonts w:ascii="Times" w:eastAsia="Cambria" w:hAnsi="Times" w:cs="Times New Roman"/>
          <w:szCs w:val="24"/>
        </w:rPr>
        <w:t xml:space="preserve"> and </w:t>
      </w:r>
      <w:r w:rsidRPr="0094397A">
        <w:rPr>
          <w:rFonts w:ascii="Consolas" w:eastAsia="Cambria" w:hAnsi="Consolas" w:cs="Consolas"/>
          <w:szCs w:val="24"/>
        </w:rPr>
        <w:t>foreach</w:t>
      </w:r>
      <w:r w:rsidRPr="005C6BD8">
        <w:rPr>
          <w:rFonts w:ascii="Times" w:eastAsia="Cambria" w:hAnsi="Times" w:cs="Times New Roman"/>
          <w:szCs w:val="24"/>
        </w:rPr>
        <w:t>. Those same packages have been the most popular for packages last updated during the entire period shown. There 6</w:t>
      </w:r>
      <w:r w:rsidR="008622E6">
        <w:rPr>
          <w:rFonts w:ascii="Times" w:eastAsia="Cambria" w:hAnsi="Times" w:cs="Times New Roman"/>
          <w:szCs w:val="24"/>
        </w:rPr>
        <w:t>9</w:t>
      </w:r>
      <w:r w:rsidR="00581C2E">
        <w:rPr>
          <w:rFonts w:ascii="Times" w:eastAsia="Cambria" w:hAnsi="Times" w:cs="Times New Roman"/>
          <w:szCs w:val="24"/>
        </w:rPr>
        <w:t>9</w:t>
      </w:r>
      <w:r w:rsidRPr="005C6BD8">
        <w:rPr>
          <w:rFonts w:ascii="Times" w:eastAsia="Cambria" w:hAnsi="Times" w:cs="Times New Roman"/>
          <w:szCs w:val="24"/>
        </w:rPr>
        <w:t xml:space="preserve"> packages that list dependencies to more than one optimization framework (</w:t>
      </w:r>
      <w:r w:rsidR="008622E6">
        <w:rPr>
          <w:rFonts w:ascii="Times" w:eastAsia="Cambria" w:hAnsi="Times" w:cs="Times New Roman"/>
          <w:szCs w:val="24"/>
        </w:rPr>
        <w:t>40</w:t>
      </w:r>
      <w:r w:rsidR="005E38A0">
        <w:rPr>
          <w:rFonts w:ascii="Times" w:eastAsia="Cambria" w:hAnsi="Times" w:cs="Times New Roman"/>
          <w:szCs w:val="24"/>
        </w:rPr>
        <w:t>7</w:t>
      </w:r>
      <w:r w:rsidRPr="005C6BD8">
        <w:rPr>
          <w:rFonts w:ascii="Times" w:eastAsia="Cambria" w:hAnsi="Times" w:cs="Times New Roman"/>
          <w:szCs w:val="24"/>
        </w:rPr>
        <w:t xml:space="preserve"> with 2 dependencies, </w:t>
      </w:r>
      <w:r w:rsidR="008622E6">
        <w:rPr>
          <w:rFonts w:ascii="Times" w:eastAsia="Cambria" w:hAnsi="Times" w:cs="Times New Roman"/>
          <w:szCs w:val="24"/>
        </w:rPr>
        <w:t>220 w/3, 53</w:t>
      </w:r>
      <w:r w:rsidRPr="005C6BD8">
        <w:rPr>
          <w:rFonts w:ascii="Times" w:eastAsia="Cambria" w:hAnsi="Times" w:cs="Times New Roman"/>
          <w:szCs w:val="24"/>
        </w:rPr>
        <w:t xml:space="preserve"> w/4, 1</w:t>
      </w:r>
      <w:r w:rsidR="008622E6">
        <w:rPr>
          <w:rFonts w:ascii="Times" w:eastAsia="Cambria" w:hAnsi="Times" w:cs="Times New Roman"/>
          <w:szCs w:val="24"/>
        </w:rPr>
        <w:t>6</w:t>
      </w:r>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099F4734"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r w:rsidR="008622E6">
        <w:rPr>
          <w:rFonts w:ascii="Times" w:eastAsia="Cambria" w:hAnsi="Times" w:cs="Times New Roman"/>
          <w:szCs w:val="24"/>
        </w:rPr>
        <w:t>18</w:t>
      </w:r>
      <w:r w:rsidRPr="005C6BD8">
        <w:rPr>
          <w:rFonts w:ascii="Times" w:eastAsia="Cambria" w:hAnsi="Times" w:cs="Times New Roman"/>
          <w:szCs w:val="24"/>
        </w:rPr>
        <w:t xml:space="preserve"> more packages using compiled code vs those with one of the searched for dependencies. There are 17</w:t>
      </w:r>
      <w:r w:rsidR="008622E6">
        <w:rPr>
          <w:rFonts w:ascii="Times" w:eastAsia="Cambria" w:hAnsi="Times" w:cs="Times New Roman"/>
          <w:szCs w:val="24"/>
        </w:rPr>
        <w:t>2</w:t>
      </w:r>
      <w:r w:rsidRPr="005C6BD8">
        <w:rPr>
          <w:rFonts w:ascii="Times" w:eastAsia="Cambria" w:hAnsi="Times" w:cs="Times New Roman"/>
          <w:szCs w:val="24"/>
        </w:rPr>
        <w:t xml:space="preserve">6 packages that do not list a dependency to one of the specified packages, bu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 for compiled code. There are </w:t>
      </w:r>
      <w:r w:rsidR="008622E6">
        <w:rPr>
          <w:rFonts w:ascii="Times" w:eastAsia="Cambria" w:hAnsi="Times" w:cs="Times New Roman"/>
          <w:szCs w:val="24"/>
        </w:rPr>
        <w:t>90</w:t>
      </w:r>
      <w:r w:rsidRPr="005C6BD8">
        <w:rPr>
          <w:rFonts w:ascii="Times" w:eastAsia="Cambria" w:hAnsi="Times" w:cs="Times New Roman"/>
          <w:szCs w:val="24"/>
        </w:rPr>
        <w:t xml:space="preserve">8 packages that list a dependency to one of the specified packages but do not have a </w:t>
      </w:r>
      <w:proofErr w:type="spellStart"/>
      <w:r w:rsidRPr="005C6BD8">
        <w:rPr>
          <w:rFonts w:ascii="Times" w:eastAsia="Cambria" w:hAnsi="Times" w:cs="Times New Roman"/>
          <w:szCs w:val="24"/>
        </w:rPr>
        <w:t>src</w:t>
      </w:r>
      <w:proofErr w:type="spellEnd"/>
      <w:r w:rsidRPr="005C6BD8">
        <w:rPr>
          <w:rFonts w:ascii="Times" w:eastAsia="Cambria" w:hAnsi="Times" w:cs="Times New Roman"/>
          <w:szCs w:val="24"/>
        </w:rPr>
        <w:t xml:space="preserve"> directory.</w:t>
      </w:r>
      <w:r w:rsidR="00DA1B9E">
        <w:rPr>
          <w:rFonts w:ascii="Times" w:eastAsia="Cambria" w:hAnsi="Times" w:cs="Times New Roman"/>
          <w:szCs w:val="24"/>
        </w:rPr>
        <w:t xml:space="preserve"> See Supplemental tables S3 and S4 for more details.</w:t>
      </w:r>
    </w:p>
    <w:p w14:paraId="268977D0" w14:textId="54F7D243" w:rsidR="005C6BD8" w:rsidRDefault="005C6BD8" w:rsidP="005C6BD8">
      <w:pPr>
        <w:contextualSpacing w:val="0"/>
        <w:rPr>
          <w:rFonts w:ascii="Times" w:eastAsia="Cambria" w:hAnsi="Times" w:cs="Times New Roman"/>
          <w:szCs w:val="24"/>
        </w:rPr>
      </w:pPr>
    </w:p>
    <w:p w14:paraId="6D52037F" w14:textId="18E8871C" w:rsidR="008D0528" w:rsidRPr="0094397A" w:rsidRDefault="00FC77E3" w:rsidP="0094397A">
      <w:pPr>
        <w:pStyle w:val="Heading2"/>
      </w:pPr>
      <w:r>
        <w:t>RECOMMENDATIONS TO IMPROVE QUALITY AND PERFORMANCE</w:t>
      </w:r>
    </w:p>
    <w:p w14:paraId="009D9F0B" w14:textId="77777777" w:rsidR="00C61E84" w:rsidRPr="008D0528" w:rsidRDefault="00C61E84" w:rsidP="008D0528">
      <w:pPr>
        <w:contextualSpacing w:val="0"/>
        <w:rPr>
          <w:rFonts w:ascii="Times" w:eastAsia="Cambria" w:hAnsi="Times" w:cs="Times New Roman"/>
          <w:szCs w:val="24"/>
        </w:rPr>
      </w:pPr>
    </w:p>
    <w:p w14:paraId="7E5D06E9" w14:textId="77777777" w:rsidR="008D0528" w:rsidRPr="0094397A" w:rsidRDefault="008D0528" w:rsidP="0094397A">
      <w:pPr>
        <w:pStyle w:val="Heading3"/>
      </w:pPr>
      <w:r w:rsidRPr="0094397A">
        <w:t>SOFTWARE TESTING</w:t>
      </w:r>
    </w:p>
    <w:p w14:paraId="51DF0883" w14:textId="77777777" w:rsidR="008D0528" w:rsidRPr="008D0528" w:rsidRDefault="008D0528" w:rsidP="008D0528">
      <w:pPr>
        <w:contextualSpacing w:val="0"/>
        <w:rPr>
          <w:rFonts w:ascii="Times" w:eastAsia="Cambria" w:hAnsi="Times" w:cs="Times New Roman"/>
          <w:szCs w:val="24"/>
        </w:rPr>
      </w:pPr>
    </w:p>
    <w:p w14:paraId="74566AC5" w14:textId="00B43233" w:rsidR="008D0528" w:rsidRPr="008D0528" w:rsidRDefault="008D0528" w:rsidP="008D0528">
      <w:pPr>
        <w:contextualSpacing w:val="0"/>
        <w:rPr>
          <w:rFonts w:ascii="Times" w:eastAsia="Cambria" w:hAnsi="Times" w:cs="Times New Roman"/>
          <w:szCs w:val="24"/>
        </w:rPr>
      </w:pPr>
      <w:r w:rsidRPr="008D0528">
        <w:rPr>
          <w:rFonts w:ascii="Times" w:eastAsia="Cambria" w:hAnsi="Times" w:cs="Times New Roman"/>
          <w:szCs w:val="24"/>
        </w:rPr>
        <w:t xml:space="preserve">Whenever software is written as part of a research project, careful consideration should be given </w:t>
      </w:r>
      <w:r w:rsidR="000D0A99">
        <w:rPr>
          <w:rFonts w:ascii="Times" w:eastAsia="Cambria" w:hAnsi="Times" w:cs="Times New Roman"/>
          <w:szCs w:val="24"/>
        </w:rPr>
        <w:t>to</w:t>
      </w:r>
      <w:r w:rsidRPr="008D0528">
        <w:rPr>
          <w:rFonts w:ascii="Times" w:eastAsia="Cambria" w:hAnsi="Times" w:cs="Times New Roman"/>
          <w:szCs w:val="24"/>
        </w:rPr>
        <w:t xml:space="preserve"> how to verify that the software performs the desired functionality and produces the desired output. As with bench science, software can often have unexpected and unintended results due to minor or even major problems during the implementation process. </w:t>
      </w:r>
      <w:r w:rsidR="000D0A99">
        <w:rPr>
          <w:rFonts w:ascii="Times" w:eastAsia="Cambria" w:hAnsi="Times" w:cs="Times New Roman"/>
          <w:szCs w:val="24"/>
        </w:rPr>
        <w:t>S</w:t>
      </w:r>
      <w:r w:rsidRPr="008D0528">
        <w:rPr>
          <w:rFonts w:ascii="Times" w:eastAsia="Cambria" w:hAnsi="Times" w:cs="Times New Roman"/>
          <w:szCs w:val="24"/>
        </w:rPr>
        <w:t xml:space="preserve">oftware testing is a </w:t>
      </w:r>
      <w:r w:rsidR="000D0A99">
        <w:rPr>
          <w:rFonts w:ascii="Times" w:eastAsia="Cambria" w:hAnsi="Times" w:cs="Times New Roman"/>
          <w:szCs w:val="24"/>
        </w:rPr>
        <w:t>well-established</w:t>
      </w:r>
      <w:r w:rsidRPr="008D0528">
        <w:rPr>
          <w:rFonts w:ascii="Times" w:eastAsia="Cambria" w:hAnsi="Times" w:cs="Times New Roman"/>
          <w:szCs w:val="24"/>
        </w:rPr>
        <w:t xml:space="preserve"> component of any software development lifecycle</w:t>
      </w:r>
      <w:r w:rsidR="00F672F0">
        <w:rPr>
          <w:rFonts w:ascii="Times" w:eastAsia="Cambria" w:hAnsi="Times" w:cs="Times New Roman"/>
          <w:szCs w:val="24"/>
        </w:rPr>
        <w:t xml:space="preserve"> </w:t>
      </w:r>
      <w:r w:rsidR="00F672F0">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00F672F0">
        <w:rPr>
          <w:rFonts w:ascii="Times" w:eastAsia="Cambria" w:hAnsi="Times" w:cs="Times New Roman"/>
          <w:szCs w:val="24"/>
        </w:rPr>
        <w:fldChar w:fldCharType="separate"/>
      </w:r>
      <w:r w:rsidR="002928E3">
        <w:rPr>
          <w:rFonts w:ascii="Times" w:eastAsia="Cambria" w:hAnsi="Times" w:cs="Times New Roman"/>
          <w:noProof/>
          <w:szCs w:val="24"/>
        </w:rPr>
        <w:t>(Atchison et al., 1968)</w:t>
      </w:r>
      <w:r w:rsidR="00F672F0">
        <w:rPr>
          <w:rFonts w:ascii="Times" w:eastAsia="Cambria" w:hAnsi="Times" w:cs="Times New Roman"/>
          <w:szCs w:val="24"/>
        </w:rPr>
        <w:fldChar w:fldCharType="end"/>
      </w:r>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p>
    <w:p w14:paraId="324AF7F6" w14:textId="77777777" w:rsidR="008D0528" w:rsidRPr="008D0528" w:rsidRDefault="008D0528" w:rsidP="008D0528">
      <w:pPr>
        <w:contextualSpacing w:val="0"/>
        <w:rPr>
          <w:rFonts w:ascii="Times" w:eastAsia="Cambria" w:hAnsi="Times" w:cs="Times New Roman"/>
          <w:szCs w:val="24"/>
        </w:rPr>
      </w:pPr>
    </w:p>
    <w:p w14:paraId="2D6BE1B5" w14:textId="1BF6841B" w:rsidR="00FC77E3" w:rsidRDefault="008D0528" w:rsidP="008D0528">
      <w:pPr>
        <w:contextualSpacing w:val="0"/>
        <w:rPr>
          <w:rFonts w:ascii="Times" w:eastAsia="Cambria" w:hAnsi="Times" w:cs="Times New Roman"/>
          <w:szCs w:val="24"/>
        </w:rPr>
      </w:pPr>
      <w:r w:rsidRPr="008D0528">
        <w:rPr>
          <w:rFonts w:ascii="Times" w:eastAsia="Cambria" w:hAnsi="Times" w:cs="Times New Roman"/>
          <w:szCs w:val="24"/>
        </w:rPr>
        <w:t>Various methodologies and strategies exist for software testing and validation as well as how to integrate software with a software development lifecycle. Some common testing strategies are no strategy, ad hoc testing</w:t>
      </w:r>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002928E3">
        <w:rPr>
          <w:rFonts w:ascii="Times" w:eastAsia="Cambria" w:hAnsi="Times" w:cs="Times New Roman"/>
          <w:szCs w:val="24"/>
        </w:rPr>
        <w:fldChar w:fldCharType="separate"/>
      </w:r>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r w:rsidRPr="008D0528">
        <w:rPr>
          <w:rFonts w:ascii="Times" w:eastAsia="Cambria" w:hAnsi="Times" w:cs="Times New Roman"/>
          <w:szCs w:val="24"/>
        </w:rPr>
        <w:t>, test driven development (TDD)</w:t>
      </w:r>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r w:rsidR="002928E3">
        <w:rPr>
          <w:rFonts w:ascii="Times" w:eastAsia="Cambria" w:hAnsi="Times" w:cs="Times New Roman"/>
          <w:szCs w:val="24"/>
        </w:rPr>
        <w:fldChar w:fldCharType="separate"/>
      </w:r>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r>
        <w:rPr>
          <w:rFonts w:ascii="Times" w:eastAsia="Cambria" w:hAnsi="Times" w:cs="Times New Roman"/>
          <w:szCs w:val="24"/>
        </w:rPr>
        <w:fldChar w:fldCharType="separate"/>
      </w:r>
      <w:r>
        <w:rPr>
          <w:rFonts w:ascii="Times" w:eastAsia="Cambria" w:hAnsi="Times" w:cs="Times New Roman"/>
          <w:noProof/>
          <w:szCs w:val="24"/>
        </w:rPr>
        <w:t>(Beck et al., 2001)</w:t>
      </w:r>
      <w:r>
        <w:rPr>
          <w:rFonts w:ascii="Times" w:eastAsia="Cambria" w:hAnsi="Times" w:cs="Times New Roman"/>
          <w:szCs w:val="24"/>
        </w:rPr>
        <w:fldChar w:fldCharType="end"/>
      </w:r>
      <w:r w:rsidRPr="008D0528">
        <w:rPr>
          <w:rFonts w:ascii="Times" w:eastAsia="Cambria" w:hAnsi="Times" w:cs="Times New Roman"/>
          <w:szCs w:val="24"/>
        </w:rPr>
        <w:t xml:space="preserve">, where there are many small iterations </w:t>
      </w:r>
      <w:r w:rsidR="000D0A99">
        <w:rPr>
          <w:rFonts w:ascii="Times" w:eastAsia="Cambria" w:hAnsi="Times" w:cs="Times New Roman"/>
          <w:szCs w:val="24"/>
        </w:rPr>
        <w:t>including</w:t>
      </w:r>
      <w:r w:rsidRPr="008D0528">
        <w:rPr>
          <w:rFonts w:ascii="Times" w:eastAsia="Cambria" w:hAnsi="Times" w:cs="Times New Roman"/>
          <w:szCs w:val="24"/>
        </w:rPr>
        <w:t xml:space="preserve"> testing. While a full discussion of various methods and strategies is beyond the scope of this article, three key concepts presented are: when to start testing, what to test, and how to test.</w:t>
      </w:r>
    </w:p>
    <w:p w14:paraId="55C1B475" w14:textId="46DB967D" w:rsidR="00880E84" w:rsidRDefault="00880E84" w:rsidP="008D0528">
      <w:pPr>
        <w:contextualSpacing w:val="0"/>
        <w:rPr>
          <w:rFonts w:ascii="Times" w:eastAsia="Cambria" w:hAnsi="Times" w:cs="Times New Roman"/>
          <w:szCs w:val="24"/>
        </w:rPr>
      </w:pPr>
    </w:p>
    <w:p w14:paraId="26BEF221" w14:textId="0C1E1F18" w:rsidR="009918CC" w:rsidRDefault="00880E84" w:rsidP="00880E84">
      <w:pPr>
        <w:contextualSpacing w:val="0"/>
        <w:rPr>
          <w:rFonts w:ascii="Times" w:eastAsia="Cambria" w:hAnsi="Times" w:cs="Times New Roman"/>
          <w:b/>
          <w:szCs w:val="24"/>
        </w:rPr>
      </w:pPr>
      <w:r w:rsidRPr="0094397A">
        <w:rPr>
          <w:rFonts w:ascii="Times" w:eastAsia="Cambria" w:hAnsi="Times" w:cs="Times New Roman"/>
          <w:b/>
          <w:szCs w:val="24"/>
        </w:rPr>
        <w:t xml:space="preserve">Key </w:t>
      </w:r>
      <w:r w:rsidR="00A80936">
        <w:rPr>
          <w:rFonts w:ascii="Times" w:eastAsia="Cambria" w:hAnsi="Times" w:cs="Times New Roman"/>
          <w:b/>
          <w:szCs w:val="24"/>
        </w:rPr>
        <w:t>r</w:t>
      </w:r>
      <w:r w:rsidRPr="0094397A">
        <w:rPr>
          <w:rFonts w:ascii="Times" w:eastAsia="Cambria" w:hAnsi="Times" w:cs="Times New Roman"/>
          <w:b/>
          <w:szCs w:val="24"/>
        </w:rPr>
        <w:t>ecommendations for when to test:</w:t>
      </w:r>
    </w:p>
    <w:p w14:paraId="317A70A1" w14:textId="002C7C6D" w:rsidR="009918CC" w:rsidRDefault="00880E84" w:rsidP="00FE7216">
      <w:pPr>
        <w:pStyle w:val="ListParagraph"/>
        <w:numPr>
          <w:ilvl w:val="0"/>
          <w:numId w:val="10"/>
        </w:numPr>
        <w:contextualSpacing w:val="0"/>
        <w:rPr>
          <w:rFonts w:ascii="Times" w:eastAsia="Cambria" w:hAnsi="Times" w:cs="Times New Roman"/>
          <w:szCs w:val="24"/>
        </w:rPr>
      </w:pPr>
      <w:r w:rsidRPr="0094397A">
        <w:rPr>
          <w:rFonts w:ascii="Times" w:eastAsia="Cambria" w:hAnsi="Times" w:cs="Times New Roman"/>
          <w:szCs w:val="24"/>
        </w:rPr>
        <w:t>Build tests before implementation</w:t>
      </w:r>
    </w:p>
    <w:p w14:paraId="1DDD24FD" w14:textId="6D0D3E05" w:rsidR="00880E84"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Test after functionality has been implemented</w:t>
      </w:r>
    </w:p>
    <w:p w14:paraId="47E0BF66" w14:textId="77777777" w:rsidR="00880E84" w:rsidRPr="00880E84" w:rsidRDefault="00880E84" w:rsidP="00880E84">
      <w:pPr>
        <w:contextualSpacing w:val="0"/>
        <w:rPr>
          <w:rFonts w:ascii="Times" w:eastAsia="Cambria" w:hAnsi="Times" w:cs="Times New Roman"/>
          <w:szCs w:val="24"/>
        </w:rPr>
      </w:pPr>
    </w:p>
    <w:p w14:paraId="14A87527" w14:textId="545454FF" w:rsidR="00FE7216" w:rsidRDefault="00880E84" w:rsidP="00880E84">
      <w:pPr>
        <w:contextualSpacing w:val="0"/>
        <w:rPr>
          <w:rFonts w:ascii="Times" w:eastAsia="Cambria" w:hAnsi="Times" w:cs="Times New Roman"/>
          <w:szCs w:val="24"/>
        </w:rPr>
      </w:pPr>
      <w:r w:rsidRPr="0094397A">
        <w:rPr>
          <w:rFonts w:ascii="Times" w:eastAsia="Cambria" w:hAnsi="Times" w:cs="Times New Roman"/>
          <w:b/>
          <w:szCs w:val="24"/>
        </w:rPr>
        <w:t>Discussion:</w:t>
      </w:r>
      <w:r w:rsidRPr="00880E84">
        <w:rPr>
          <w:rFonts w:ascii="Times" w:eastAsia="Cambria" w:hAnsi="Times" w:cs="Times New Roman"/>
          <w:szCs w:val="24"/>
        </w:rPr>
        <w:t xml:space="preserve"> One of the popular movements in recent years has been to develop tests first </w:t>
      </w:r>
      <w:r w:rsidR="000D0A99">
        <w:rPr>
          <w:rFonts w:ascii="Times" w:eastAsia="Cambria" w:hAnsi="Times" w:cs="Times New Roman"/>
          <w:szCs w:val="24"/>
        </w:rPr>
        <w:t xml:space="preserve">and </w:t>
      </w:r>
      <w:r w:rsidRPr="00880E84">
        <w:rPr>
          <w:rFonts w:ascii="Times" w:eastAsia="Cambria" w:hAnsi="Times" w:cs="Times New Roman"/>
          <w:szCs w:val="24"/>
        </w:rPr>
        <w:t xml:space="preserve">then implement code to meet desired functionality, a strategy called </w:t>
      </w:r>
      <w:r w:rsidR="008637EE">
        <w:rPr>
          <w:rFonts w:ascii="Times" w:eastAsia="Cambria" w:hAnsi="Times" w:cs="Times New Roman"/>
          <w:szCs w:val="24"/>
        </w:rPr>
        <w:t>TDD</w:t>
      </w:r>
      <w:r w:rsidRPr="00880E84">
        <w:rPr>
          <w:rFonts w:ascii="Times" w:eastAsia="Cambria" w:hAnsi="Times" w:cs="Times New Roman"/>
          <w:szCs w:val="24"/>
        </w:rPr>
        <w:t xml:space="preserve">. While the </w:t>
      </w:r>
      <w:r w:rsidR="000D0A99">
        <w:rPr>
          <w:rFonts w:ascii="Times" w:eastAsia="Cambria" w:hAnsi="Times" w:cs="Times New Roman"/>
          <w:szCs w:val="24"/>
        </w:rPr>
        <w:t>TDD</w:t>
      </w:r>
      <w:r w:rsidRPr="00880E84">
        <w:rPr>
          <w:rFonts w:ascii="Times" w:eastAsia="Cambria" w:hAnsi="Times" w:cs="Times New Roman"/>
          <w:szCs w:val="24"/>
        </w:rPr>
        <w:t xml:space="preserve"> strategy has done much to improve the focus of the software engineering world on testing, some have found that it does not </w:t>
      </w:r>
      <w:r w:rsidR="000D0A99">
        <w:rPr>
          <w:rFonts w:ascii="Times" w:eastAsia="Cambria" w:hAnsi="Times" w:cs="Times New Roman"/>
          <w:szCs w:val="24"/>
        </w:rPr>
        <w:t>work with</w:t>
      </w:r>
      <w:r w:rsidRPr="00880E84">
        <w:rPr>
          <w:rFonts w:ascii="Times" w:eastAsia="Cambria" w:hAnsi="Times" w:cs="Times New Roman"/>
          <w:szCs w:val="24"/>
        </w:rPr>
        <w:t xml:space="preserve"> all development style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Wug7p9tA","properties":{"formattedCitation":"(Hansson, 2014; Sommerville, 2016)","plainCitation":"(Hansson, 2014; Sommerville, 2016)","noteIndex":0},"citationItems":[{"id":1726,"uris":["http://zotero.org/users/2180197/items/MKZI6Q66"],"uri":["http://zotero.org/users/2180197/items/MKZI6Q66"],"itemData":{"id":1726,"type":"post-weblog","title":"TDD is dead. Long live testing. (DHH)","URL":"http://david.heinemeierhansson.com/2014/tdd-is-dead-long-live-testing.html","author":[{"family":"Hansson","given":"David Heinemeier"}],"issued":{"date-parts":[["2014",4,23]]}}},{"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Hansson, 2014; Sommerville, 2016)</w:t>
      </w:r>
      <w:r w:rsidR="00947CEA">
        <w:rPr>
          <w:rFonts w:ascii="Times" w:eastAsia="Cambria" w:hAnsi="Times" w:cs="Times New Roman"/>
          <w:szCs w:val="24"/>
        </w:rPr>
        <w:fldChar w:fldCharType="end"/>
      </w:r>
      <w:r w:rsidRPr="00880E84">
        <w:rPr>
          <w:rFonts w:ascii="Times" w:eastAsia="Cambria" w:hAnsi="Times" w:cs="Times New Roman"/>
          <w:szCs w:val="24"/>
        </w:rPr>
        <w:t>, and others have reported that it does not increase developer productivity, reduce overall testing effort, nor improve code quality in comparison to other testing methodologie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hLv8nDMn","properties":{"formattedCitation":"(Fucci et al., 2016)","plainCitation":"(Fucci et al., 2016)","noteIndex":0},"citationItems":[{"id":2098,"uris":["http://zotero.org/users/2180197/items/FFC62TYN"],"uri":["http://zotero.org/users/2180197/items/FFC62TYN"],"itemData":{"id":2098,"type":"paper-conference","title":"An External Replication on the Effects of Test-driven Development Using a Multi-site Blind Analysis Approach","container-title":"Proceedings of the 10th ACM/IEEE International Symposium on Empirical Software Engineering and Measurement","collection-title":"ESEM '16","publisher":"ACM","publisher-place":"New York, NY, USA","page":"3:1–3:10","source":"ACM Digital Library","event-place":"New York, NY, USA","abstract":"Context: Test-driven development (TDD) is an agile practice claimed to improve the quality of a software product, as well as the productivity of its developers. A previous study (i.e., baseline experiment) at the University of Oulu (Finland) compared TDD to a test-last development (TLD) approach through a randomized controlled trial. The results failed to support the claims. Goal: We want to validate the original study results by replicating it at the University of Basilicata (Italy), using a different design. Method: We replicated the baseline experiment, using a crossover design, with 21 graduate students. We kept the settings and context as close as possible to the baseline experiment. In order to limit researchers bias, we involved two other sites (UPM, Spain, and Brunel, UK) to conduct blind analysis of the data. Results: The Kruskal-Wallis tests did not show any significant difference between TDD and TLD in terms of testing effort (p-value = .27), external code quality (p-value = .82), and developers' productivity (p-value = .83). Nevertheless, our data revealed a difference based on the order in which TDD and TLD were applied, though no carry over effect. Conclusions: We verify the baseline study results, yet our results raises concerns regarding the selection of experimental objects, particularly with respect to their interaction with the order in which of treatments are applied. We recommend future studies to survey the tasks used in experiments evaluating TDD. Finally, to lower the cost of replication studies and reduce researchers' bias, we encourage other research groups to adopt similar multi-site blind analysis approach described in this paper.","URL":"http://doi.acm.org/10.1145/2961111.2962592","DOI":"10.1145/2961111.2962592","ISBN":"978-1-4503-4427-2","author":[{"family":"Fucci","given":"Davide"},{"family":"Scanniello","given":"Giuseppe"},{"family":"Romano","given":"Simone"},{"family":"Shepperd","given":"Martin"},{"family":"Sigweni","given":"Boyce"},{"family":"Uyaguari","given":"Fernando"},{"family":"Turhan","given":"Burak"},{"family":"Juristo","given":"Natalia"},{"family":"Oivo","given":"Markku"}],"issued":{"date-parts":[["2016"]]},"accessed":{"date-parts":[["2018",12,11]]}}}],"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Fucci et al., 2016)</w:t>
      </w:r>
      <w:r w:rsidR="00947CEA">
        <w:rPr>
          <w:rFonts w:ascii="Times" w:eastAsia="Cambria" w:hAnsi="Times" w:cs="Times New Roman"/>
          <w:szCs w:val="24"/>
        </w:rPr>
        <w:fldChar w:fldCharType="end"/>
      </w:r>
      <w:r w:rsidRPr="00880E84">
        <w:rPr>
          <w:rFonts w:ascii="Times" w:eastAsia="Cambria" w:hAnsi="Times" w:cs="Times New Roman"/>
          <w:szCs w:val="24"/>
        </w:rPr>
        <w:t>.  An approach that more closely matches the theoretically based software development cycle and flexible nature of research software is to create tests after a requirement or feature has been implemented</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5H3HbHlB","properties":{"formattedCitation":"(Osborne et al., 2014; Kanewala &amp; Bieman, 2014)","plainCitation":"(Osborne et al., 2014; Kanewala &amp; Bieman, 2014)","noteIndex":0},"citationItems":[{"id":2104,"uris":["http://zotero.org/users/2180197/items/NB4LX6QL"],"uri":["http://zotero.org/users/2180197/items/NB4LX6QL"],"itemData":{"id":2104,"type":"article-journal","title":"Ten Simple Rules for Effective Computational Research","container-title":"PLoS Computational Biology","volume":"10","issue":"3","source":"PubMed Central","URL":"https://www.ncbi.nlm.nih.gov/pmc/articles/PMC3967918/","DOI":"10.1371/journal.pcbi.1003506","ISSN":"1553-734X","note":"PMID: 24675742\nPMCID: PMC3967918","journalAbbreviation":"PLoS Comput Biol","author":[{"family":"Osborne","given":"James M."},{"family":"Bernabeu","given":"Miguel O."},{"family":"Bruna","given":"Maria"},{"family":"Calderhead","given":"Ben"},{"family":"Cooper","given":"Jonathan"},{"family":"Dalchau","given":"Neil"},{"family":"Dunn","given":"Sara-Jane"},{"family":"Fletcher","given":"Alexander G."},{"family":"Freeman","given":"Robin"},{"family":"Groen","given":"Derek"},{"family":"Knapp","given":"Bernhard"},{"family":"McInerny","given":"Greg J."},{"family":"Mirams","given":"Gary R."},{"family":"Pitt-Francis","given":"Joe"},{"family":"Sengupta","given":"Biswa"},{"family":"Wright","given":"David W."},{"family":"Yates","given":"Christian A."},{"family":"Gavaghan","given":"David J."},{"family":"Emmott","given":"Stephen"},{"family":"Deane","given":"Charlotte"}],"issued":{"date-parts":[["2014",3,27]]},"accessed":{"date-parts":[["2018",12,12]]}}},{"id":2101,"uris":["http://zotero.org/users/2180197/items/D3GAHTBV"],"uri":["http://zotero.org/users/2180197/items/D3GAHTBV"],"itemData":{"id":2101,"type":"article-journal","title":"Testing Scientific Software: A Systematic Literature Review","container-title":"Information and software technology","page":"1219-1232","volume":"56","issue":"10","source":"PubMed Central","abstract":"Context\nScientific software plays an important role in critical decision making, for example making weather predictions based on climate models, and computation of evidence for research publications. Recently, scientists have had to retract publications due to errors caused by software faults. Systematic testing can identify such faults in code.\n\nObjective\nThis study aims to identify specific challenges, proposed solutions, and unsolved problems faced when testing scientific software.\n\nMethod\nWe conducted a systematic literature survey to identify and analyze relevant literature. We identified 62 studies that provided relevant information about testing scientific software.\n\nResults\nWe found that challenges faced when testing scientific software fall into two main categories: (1) testing challenges that occur due to characteristics of scientific software such as oracle problems and (2) testing challenges that occur due to cultural differences between scientists and the software engineering community such as viewing the code and the model that it implements as inseparable entities. In addition, we identified methods to potentially overcome these challenges and their limitations. Finally we describe unsolved challenges and how software engineering researchers and practitioners can help to overcome them.\n\nConclusions\nScientific software presents special challenges for testing. Specifically, cultural differences between scientist developers and software engineers, along with the characteristics of the scientific software make testing more difficult. Existing techniques such as code clone detection can help to improve the testing process. Software engineers should consider special challenges posed by scientific software such as oracle problems when developing testing techniques.","URL":"https://www.ncbi.nlm.nih.gov/pmc/articles/PMC4128280/","DOI":"10.1016/j.infsof.2014.05.006","ISSN":"0950-5849","note":"PMID: 25125798\nPMCID: PMC4128280","shortTitle":"Testing Scientific Software","journalAbbreviation":"Inf Softw Technol","author":[{"family":"Kanewala","given":"Upulee"},{"family":"Bieman","given":"James M."}],"issued":{"date-parts":[["2014",10,1]]},"accessed":{"date-parts":[["2018",12,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Osborne et al., 2014; Kanewala &amp; Bieman, 2014)</w:t>
      </w:r>
      <w:r w:rsidR="00947CEA">
        <w:rPr>
          <w:rFonts w:ascii="Times" w:eastAsia="Cambria" w:hAnsi="Times" w:cs="Times New Roman"/>
          <w:szCs w:val="24"/>
        </w:rPr>
        <w:fldChar w:fldCharType="end"/>
      </w:r>
      <w:r w:rsidRPr="00880E84">
        <w:rPr>
          <w:rFonts w:ascii="Times" w:eastAsia="Cambria" w:hAnsi="Times" w:cs="Times New Roman"/>
          <w:szCs w:val="24"/>
        </w:rPr>
        <w:t>.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p>
    <w:p w14:paraId="3269480B" w14:textId="77777777" w:rsidR="00FE7216" w:rsidRPr="00880E84" w:rsidRDefault="00FE7216" w:rsidP="00880E84">
      <w:pPr>
        <w:contextualSpacing w:val="0"/>
        <w:rPr>
          <w:rFonts w:ascii="Times" w:eastAsia="Cambria" w:hAnsi="Times" w:cs="Times New Roman"/>
          <w:szCs w:val="24"/>
        </w:rPr>
      </w:pPr>
    </w:p>
    <w:p w14:paraId="23EB6955" w14:textId="36385911" w:rsidR="009918CC" w:rsidRPr="0094397A" w:rsidRDefault="00880E84" w:rsidP="00880E84">
      <w:pPr>
        <w:contextualSpacing w:val="0"/>
        <w:rPr>
          <w:rFonts w:ascii="Times" w:eastAsia="Cambria" w:hAnsi="Times" w:cs="Times New Roman"/>
          <w:b/>
          <w:szCs w:val="24"/>
        </w:rPr>
      </w:pPr>
      <w:r w:rsidRPr="0094397A">
        <w:rPr>
          <w:rFonts w:ascii="Times" w:eastAsia="Cambria" w:hAnsi="Times" w:cs="Times New Roman"/>
          <w:b/>
          <w:szCs w:val="24"/>
        </w:rPr>
        <w:t xml:space="preserve">Key </w:t>
      </w:r>
      <w:r w:rsidR="00A80936">
        <w:rPr>
          <w:rFonts w:ascii="Times" w:eastAsia="Cambria" w:hAnsi="Times" w:cs="Times New Roman"/>
          <w:b/>
          <w:szCs w:val="24"/>
        </w:rPr>
        <w:t>r</w:t>
      </w:r>
      <w:r w:rsidRPr="0094397A">
        <w:rPr>
          <w:rFonts w:ascii="Times" w:eastAsia="Cambria" w:hAnsi="Times" w:cs="Times New Roman"/>
          <w:b/>
          <w:szCs w:val="24"/>
        </w:rPr>
        <w:t xml:space="preserve">ecommendations for what to test: </w:t>
      </w:r>
    </w:p>
    <w:p w14:paraId="0755D6CA" w14:textId="36C1DC15" w:rsidR="009918CC" w:rsidRDefault="00880E84" w:rsidP="00FE7216">
      <w:pPr>
        <w:pStyle w:val="ListParagraph"/>
        <w:numPr>
          <w:ilvl w:val="0"/>
          <w:numId w:val="10"/>
        </w:numPr>
        <w:contextualSpacing w:val="0"/>
        <w:rPr>
          <w:rFonts w:ascii="Times" w:eastAsia="Cambria" w:hAnsi="Times" w:cs="Times New Roman"/>
          <w:szCs w:val="24"/>
        </w:rPr>
      </w:pPr>
      <w:r w:rsidRPr="0094397A">
        <w:rPr>
          <w:rFonts w:ascii="Times" w:eastAsia="Cambria" w:hAnsi="Times" w:cs="Times New Roman"/>
          <w:szCs w:val="24"/>
        </w:rPr>
        <w:t>Identify the most important or unique feature(s) of software being implemented. Software bugs are found to follow a Pareto or Zipfian distribution.</w:t>
      </w:r>
    </w:p>
    <w:p w14:paraId="4624ED0B" w14:textId="442E4F43" w:rsidR="000A3A44" w:rsidRPr="0094397A" w:rsidRDefault="000A3A44" w:rsidP="000A3A44">
      <w:pPr>
        <w:pStyle w:val="ListParagraph"/>
        <w:numPr>
          <w:ilvl w:val="0"/>
          <w:numId w:val="10"/>
        </w:numPr>
        <w:contextualSpacing w:val="0"/>
        <w:rPr>
          <w:rFonts w:ascii="Times" w:eastAsia="Cambria" w:hAnsi="Times" w:cs="Times New Roman"/>
          <w:szCs w:val="24"/>
        </w:rPr>
      </w:pPr>
      <w:r>
        <w:rPr>
          <w:rFonts w:ascii="Times" w:eastAsia="Cambria" w:hAnsi="Times" w:cs="Times New Roman"/>
          <w:szCs w:val="24"/>
        </w:rPr>
        <w:t>Test data and software configuration</w:t>
      </w:r>
    </w:p>
    <w:p w14:paraId="01A4A109" w14:textId="40C95886" w:rsidR="00880E84" w:rsidRPr="009918CC" w:rsidRDefault="00880E84" w:rsidP="0094397A">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 xml:space="preserve">If performance is a key feature, build tests to evaluate performance. </w:t>
      </w:r>
    </w:p>
    <w:p w14:paraId="23C291B1" w14:textId="77777777" w:rsidR="00880E84" w:rsidRPr="00880E84" w:rsidRDefault="00880E84" w:rsidP="00880E84">
      <w:pPr>
        <w:contextualSpacing w:val="0"/>
        <w:rPr>
          <w:rFonts w:ascii="Times" w:eastAsia="Cambria" w:hAnsi="Times" w:cs="Times New Roman"/>
          <w:szCs w:val="24"/>
        </w:rPr>
      </w:pPr>
    </w:p>
    <w:p w14:paraId="7A5BE859" w14:textId="633DE13B" w:rsidR="00880E84" w:rsidRPr="00880E84" w:rsidRDefault="00880E84" w:rsidP="00880E84">
      <w:pPr>
        <w:contextualSpacing w:val="0"/>
        <w:rPr>
          <w:rFonts w:ascii="Times" w:eastAsia="Cambria" w:hAnsi="Times" w:cs="Times New Roman"/>
          <w:szCs w:val="24"/>
        </w:rPr>
      </w:pPr>
      <w:r w:rsidRPr="0094397A">
        <w:rPr>
          <w:rFonts w:ascii="Times" w:eastAsia="Cambria" w:hAnsi="Times" w:cs="Times New Roman"/>
          <w:b/>
          <w:szCs w:val="24"/>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w:t>
      </w:r>
      <w:r w:rsidR="000A3A44">
        <w:rPr>
          <w:rFonts w:ascii="Times" w:eastAsia="Cambria" w:hAnsi="Times" w:cs="Times New Roman"/>
          <w:szCs w:val="24"/>
        </w:rPr>
        <w:t xml:space="preserve">all input, </w:t>
      </w:r>
      <w:r w:rsidRPr="00880E84">
        <w:rPr>
          <w:rFonts w:ascii="Times" w:eastAsia="Cambria" w:hAnsi="Times" w:cs="Times New Roman"/>
          <w:szCs w:val="24"/>
        </w:rPr>
        <w:t>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V4Aw18n","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Rooney, 2002)</w:t>
      </w:r>
      <w:r w:rsidR="00947CEA">
        <w:rPr>
          <w:rFonts w:ascii="Times" w:eastAsia="Cambria" w:hAnsi="Times" w:cs="Times New Roman"/>
          <w:szCs w:val="24"/>
        </w:rPr>
        <w:fldChar w:fldCharType="end"/>
      </w:r>
      <w:r w:rsidRPr="00880E84">
        <w:rPr>
          <w:rFonts w:ascii="Times" w:eastAsia="Cambria" w:hAnsi="Times" w:cs="Times New Roman"/>
          <w:szCs w:val="24"/>
        </w:rPr>
        <w:t>.</w:t>
      </w:r>
    </w:p>
    <w:p w14:paraId="32ED9AC0" w14:textId="77777777" w:rsidR="00880E84" w:rsidRPr="00880E84" w:rsidRDefault="00880E84" w:rsidP="00880E84">
      <w:pPr>
        <w:contextualSpacing w:val="0"/>
        <w:rPr>
          <w:rFonts w:ascii="Times" w:eastAsia="Cambria" w:hAnsi="Times" w:cs="Times New Roman"/>
          <w:szCs w:val="24"/>
        </w:rPr>
      </w:pPr>
    </w:p>
    <w:p w14:paraId="60569615" w14:textId="77777777"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74C897C4" w14:textId="77777777" w:rsidR="00880E84" w:rsidRPr="00880E84" w:rsidRDefault="00880E84" w:rsidP="00880E84">
      <w:pPr>
        <w:contextualSpacing w:val="0"/>
        <w:rPr>
          <w:rFonts w:ascii="Times" w:eastAsia="Cambria" w:hAnsi="Times" w:cs="Times New Roman"/>
          <w:szCs w:val="24"/>
        </w:rPr>
      </w:pPr>
    </w:p>
    <w:p w14:paraId="4E7328DF" w14:textId="225D19E1"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 xml:space="preserve">Once answers to these questions are known, the developer(s) should spend time designing tests to validate key features, avoiding major negatives, and ensuring software performs adequately. Optimization and performance recommendations are covered in the “Software Optimization” section. Part of the test design process should include how to “test” more than just the code. </w:t>
      </w:r>
      <w:r w:rsidRPr="00880E84">
        <w:rPr>
          <w:rFonts w:ascii="Times" w:eastAsia="Cambria" w:hAnsi="Times" w:cs="Times New Roman"/>
          <w:szCs w:val="24"/>
        </w:rPr>
        <w:lastRenderedPageBreak/>
        <w:t>Some specific aspects of non-code tests include validation of approach and implementation choices with a mentor or colleague.</w:t>
      </w:r>
    </w:p>
    <w:p w14:paraId="32F3D7CB" w14:textId="789868DA" w:rsidR="00880E84" w:rsidRDefault="00880E84" w:rsidP="00880E84">
      <w:pPr>
        <w:contextualSpacing w:val="0"/>
        <w:rPr>
          <w:rFonts w:ascii="Times" w:eastAsia="Cambria" w:hAnsi="Times" w:cs="Times New Roman"/>
          <w:szCs w:val="24"/>
        </w:rPr>
      </w:pPr>
    </w:p>
    <w:p w14:paraId="130FE0ED" w14:textId="29F6B44D" w:rsidR="0095630C" w:rsidRPr="0094397A" w:rsidRDefault="0095630C" w:rsidP="00E206C0">
      <w:pPr>
        <w:pStyle w:val="PeerJBodyText"/>
        <w:rPr>
          <w:rFonts w:ascii="Consolas" w:eastAsia="Cambria" w:hAnsi="Consolas" w:cs="Consolas"/>
        </w:rPr>
      </w:pPr>
      <w:r w:rsidRPr="002D08F9">
        <w:rPr>
          <w:rFonts w:eastAsia="Cambria" w:cs="Times New Roman"/>
        </w:rPr>
        <w:t xml:space="preserve">As a brief example of how to apply the aforementioned testing principles, </w:t>
      </w:r>
      <w:r>
        <w:rPr>
          <w:rFonts w:eastAsia="Cambria" w:cs="Times New Roman"/>
        </w:rPr>
        <w:t>we provide</w:t>
      </w:r>
      <w:r w:rsidRPr="002D08F9">
        <w:rPr>
          <w:rFonts w:eastAsia="Cambria" w:cs="Times New Roman"/>
        </w:rPr>
        <w:t xml:space="preserve"> some information on testing steps followed </w:t>
      </w:r>
      <w:r>
        <w:rPr>
          <w:rFonts w:eastAsia="Cambria" w:cs="Times New Roman"/>
        </w:rPr>
        <w:t>during</w:t>
      </w:r>
      <w:r w:rsidRPr="002D08F9">
        <w:rPr>
          <w:rFonts w:eastAsia="Cambria" w:cs="Times New Roman"/>
        </w:rPr>
        <w:t xml:space="preserve"> </w:t>
      </w:r>
      <w:r>
        <w:rPr>
          <w:rFonts w:eastAsia="Cambria" w:cs="Times New Roman"/>
        </w:rPr>
        <w:t xml:space="preserve">the </w:t>
      </w:r>
      <w:proofErr w:type="spellStart"/>
      <w:r w:rsidR="000A3A44" w:rsidRPr="0094397A">
        <w:rPr>
          <w:rFonts w:ascii="Consolas" w:eastAsia="Cambria" w:hAnsi="Consolas" w:cs="Consolas"/>
        </w:rPr>
        <w:t>pccc</w:t>
      </w:r>
      <w:proofErr w:type="spellEnd"/>
      <w:r>
        <w:rPr>
          <w:rFonts w:eastAsia="Cambria" w:cs="Times New Roman"/>
        </w:rPr>
        <w:t xml:space="preserve"> package development process</w:t>
      </w:r>
      <w:r w:rsidRPr="002D08F9">
        <w:rPr>
          <w:rFonts w:eastAsia="Cambria" w:cs="Times New Roman"/>
        </w:rPr>
        <w:t>.</w:t>
      </w:r>
      <w:r w:rsidR="00E206C0">
        <w:rPr>
          <w:rFonts w:eastAsia="Cambria" w:cs="Times New Roman"/>
        </w:rPr>
        <w:t xml:space="preserve"> </w:t>
      </w:r>
      <w:r w:rsidRPr="002D08F9">
        <w:t xml:space="preserve">The first tests written were those that were manually developed and manually run as development progressed. Key test cases of this form are ideal candidates for inclusion in automated testing. </w:t>
      </w:r>
      <w:r>
        <w:t xml:space="preserve"> The first tests were taking a known data set, running our process to identify how many of the input rows had complex chronic conditions, and then report on the total percentages found; this result was then compared with published values.</w:t>
      </w:r>
    </w:p>
    <w:p w14:paraId="0FB79E5C" w14:textId="6D223893" w:rsidR="0095630C" w:rsidRDefault="0095630C" w:rsidP="0095630C">
      <w:pPr>
        <w:pStyle w:val="PeerJBodyText"/>
      </w:pPr>
    </w:p>
    <w:p w14:paraId="36E20AEF" w14:textId="7DB515A9" w:rsidR="00E206C0" w:rsidRDefault="00E206C0" w:rsidP="00E206C0">
      <w:pPr>
        <w:pStyle w:val="PeerJCode"/>
        <w:ind w:left="720"/>
      </w:pPr>
      <w:r>
        <w:t># read in HCUP KID 2009 Database</w:t>
      </w:r>
    </w:p>
    <w:p w14:paraId="16D5C7CB" w14:textId="7E70D0CF" w:rsidR="00E206C0" w:rsidRDefault="00E206C0" w:rsidP="0094397A">
      <w:pPr>
        <w:pStyle w:val="PeerJCode"/>
        <w:ind w:left="720"/>
      </w:pPr>
      <w:r>
        <w:t xml:space="preserve">kid9cols &lt;- </w:t>
      </w:r>
      <w:proofErr w:type="spellStart"/>
      <w:r>
        <w:t>read_csv</w:t>
      </w:r>
      <w:proofErr w:type="spellEnd"/>
      <w:r>
        <w:t>("KID09_core_columns.csv")</w:t>
      </w:r>
    </w:p>
    <w:p w14:paraId="225E8533" w14:textId="0E741F42" w:rsidR="00E206C0" w:rsidRDefault="00E206C0" w:rsidP="0094397A">
      <w:pPr>
        <w:pStyle w:val="PeerJCode"/>
        <w:ind w:left="720"/>
      </w:pPr>
      <w:r>
        <w:t xml:space="preserve">kid9core &lt;- </w:t>
      </w:r>
      <w:proofErr w:type="spellStart"/>
      <w:r>
        <w:t>read_</w:t>
      </w:r>
      <w:proofErr w:type="gramStart"/>
      <w:r>
        <w:t>fwf</w:t>
      </w:r>
      <w:proofErr w:type="spellEnd"/>
      <w:r>
        <w:t>(</w:t>
      </w:r>
      <w:proofErr w:type="gramEnd"/>
      <w:r>
        <w:t>"KID_2009_Core.ASC",</w:t>
      </w:r>
    </w:p>
    <w:p w14:paraId="1F28AFD3" w14:textId="77777777" w:rsidR="00E206C0" w:rsidRDefault="00E206C0" w:rsidP="0094397A">
      <w:pPr>
        <w:pStyle w:val="PeerJCode"/>
        <w:ind w:left="720"/>
      </w:pPr>
      <w:r>
        <w:t xml:space="preserve">            </w:t>
      </w:r>
      <w:proofErr w:type="spellStart"/>
      <w:r>
        <w:t>fwf_</w:t>
      </w:r>
      <w:proofErr w:type="gramStart"/>
      <w:r>
        <w:t>positions</w:t>
      </w:r>
      <w:proofErr w:type="spellEnd"/>
      <w:r>
        <w:t>(</w:t>
      </w:r>
      <w:proofErr w:type="gramEnd"/>
    </w:p>
    <w:p w14:paraId="76EDF143" w14:textId="77777777" w:rsidR="00E206C0" w:rsidRDefault="00E206C0" w:rsidP="0094397A">
      <w:pPr>
        <w:pStyle w:val="PeerJCode"/>
        <w:ind w:left="720"/>
      </w:pPr>
      <w:r>
        <w:t xml:space="preserve">                start = kid9cols$start,</w:t>
      </w:r>
    </w:p>
    <w:p w14:paraId="214D9FB6" w14:textId="77777777" w:rsidR="00E206C0" w:rsidRDefault="00E206C0" w:rsidP="0094397A">
      <w:pPr>
        <w:pStyle w:val="PeerJCode"/>
        <w:ind w:left="720"/>
      </w:pPr>
      <w:r>
        <w:t xml:space="preserve">                end = kid9cols$end,</w:t>
      </w:r>
    </w:p>
    <w:p w14:paraId="39F4D312" w14:textId="77777777" w:rsidR="00E206C0" w:rsidRDefault="00E206C0" w:rsidP="0094397A">
      <w:pPr>
        <w:pStyle w:val="PeerJCode"/>
        <w:ind w:left="720"/>
      </w:pPr>
      <w:r>
        <w:t xml:space="preserve">                </w:t>
      </w:r>
      <w:proofErr w:type="spellStart"/>
      <w:r>
        <w:t>col_names</w:t>
      </w:r>
      <w:proofErr w:type="spellEnd"/>
      <w:r>
        <w:t xml:space="preserve"> = </w:t>
      </w:r>
      <w:proofErr w:type="spellStart"/>
      <w:r>
        <w:t>tolower</w:t>
      </w:r>
      <w:proofErr w:type="spellEnd"/>
      <w:r>
        <w:t>(kid9cols$name)),</w:t>
      </w:r>
    </w:p>
    <w:p w14:paraId="00523E19" w14:textId="77777777" w:rsidR="00E206C0" w:rsidRDefault="00E206C0" w:rsidP="0094397A">
      <w:pPr>
        <w:pStyle w:val="PeerJCode"/>
        <w:ind w:left="720"/>
      </w:pPr>
      <w:r>
        <w:t xml:space="preserve">            </w:t>
      </w:r>
      <w:proofErr w:type="spellStart"/>
      <w:r>
        <w:t>col_types</w:t>
      </w:r>
      <w:proofErr w:type="spellEnd"/>
      <w:r>
        <w:t xml:space="preserve"> = </w:t>
      </w:r>
      <w:proofErr w:type="gramStart"/>
      <w:r>
        <w:t>paste(</w:t>
      </w:r>
      <w:proofErr w:type="gramEnd"/>
      <w:r>
        <w:t xml:space="preserve">rep("c", </w:t>
      </w:r>
      <w:proofErr w:type="spellStart"/>
      <w:r>
        <w:t>nrow</w:t>
      </w:r>
      <w:proofErr w:type="spellEnd"/>
      <w:r>
        <w:t>(kid9cols)),</w:t>
      </w:r>
    </w:p>
    <w:p w14:paraId="6E24EF6A" w14:textId="77777777" w:rsidR="00E206C0" w:rsidRDefault="00E206C0" w:rsidP="0094397A">
      <w:pPr>
        <w:pStyle w:val="PeerJCode"/>
        <w:ind w:left="720"/>
      </w:pPr>
      <w:r>
        <w:t xml:space="preserve">                collapse = ""))</w:t>
      </w:r>
    </w:p>
    <w:p w14:paraId="1A01A767" w14:textId="70D37C96" w:rsidR="00E206C0" w:rsidRDefault="00E206C0" w:rsidP="00E206C0">
      <w:pPr>
        <w:pStyle w:val="PeerJCode"/>
        <w:ind w:left="720"/>
      </w:pPr>
    </w:p>
    <w:p w14:paraId="7C5F8591" w14:textId="6A527503" w:rsidR="00E206C0" w:rsidRDefault="00E206C0" w:rsidP="0094397A">
      <w:pPr>
        <w:pStyle w:val="PeerJCode"/>
        <w:ind w:left="720"/>
      </w:pPr>
      <w:r>
        <w:t># Output some summary information for manual inspection</w:t>
      </w:r>
    </w:p>
    <w:p w14:paraId="60BC7CD3" w14:textId="01187F45" w:rsidR="00E206C0" w:rsidRDefault="00E206C0" w:rsidP="0094397A">
      <w:pPr>
        <w:pStyle w:val="PeerJCode"/>
        <w:ind w:left="720"/>
      </w:pPr>
      <w:r>
        <w:t>table(kid9core$year)</w:t>
      </w:r>
    </w:p>
    <w:p w14:paraId="3A0D8C6F" w14:textId="77777777" w:rsidR="00E206C0" w:rsidRDefault="00E206C0" w:rsidP="0094397A">
      <w:pPr>
        <w:pStyle w:val="PeerJCode"/>
        <w:ind w:left="720"/>
      </w:pPr>
      <w:r>
        <w:t>dim(kid9core)</w:t>
      </w:r>
    </w:p>
    <w:p w14:paraId="34D159BD" w14:textId="77777777" w:rsidR="00E206C0" w:rsidRDefault="00E206C0" w:rsidP="0094397A">
      <w:pPr>
        <w:pStyle w:val="PeerJCode"/>
        <w:ind w:left="720"/>
      </w:pPr>
      <w:proofErr w:type="spellStart"/>
      <w:r>
        <w:t>n_distinct</w:t>
      </w:r>
      <w:proofErr w:type="spellEnd"/>
      <w:r>
        <w:t>(kid9core$recnum)</w:t>
      </w:r>
    </w:p>
    <w:p w14:paraId="5E6C7236" w14:textId="3B8C5C91" w:rsidR="00E206C0" w:rsidRDefault="00E206C0" w:rsidP="00E206C0">
      <w:pPr>
        <w:pStyle w:val="PeerJCode"/>
        <w:ind w:left="720"/>
      </w:pPr>
    </w:p>
    <w:p w14:paraId="12C80550" w14:textId="05205FE5" w:rsidR="00E206C0" w:rsidRDefault="00E206C0" w:rsidP="0094397A">
      <w:pPr>
        <w:pStyle w:val="PeerJCode"/>
        <w:ind w:left="720"/>
      </w:pPr>
      <w:r>
        <w:t># Run process to identify complex chronic conditions</w:t>
      </w:r>
    </w:p>
    <w:p w14:paraId="0166778F" w14:textId="77777777" w:rsidR="00E206C0" w:rsidRDefault="00E206C0" w:rsidP="0094397A">
      <w:pPr>
        <w:pStyle w:val="PeerJCode"/>
        <w:ind w:left="720"/>
      </w:pPr>
      <w:proofErr w:type="spellStart"/>
      <w:r>
        <w:t>kid_ccc</w:t>
      </w:r>
      <w:proofErr w:type="spellEnd"/>
      <w:r>
        <w:t xml:space="preserve"> &lt;-</w:t>
      </w:r>
    </w:p>
    <w:p w14:paraId="530558AD" w14:textId="77777777" w:rsidR="00E206C0" w:rsidRDefault="00E206C0" w:rsidP="0094397A">
      <w:pPr>
        <w:pStyle w:val="PeerJCode"/>
        <w:ind w:left="720"/>
      </w:pPr>
      <w:r>
        <w:t xml:space="preserve">    </w:t>
      </w:r>
      <w:proofErr w:type="gramStart"/>
      <w:r>
        <w:t>ccc(</w:t>
      </w:r>
      <w:proofErr w:type="gramEnd"/>
      <w:r>
        <w:t>kid9core[, c(2, 24:48, 74:77, 106:120)],</w:t>
      </w:r>
    </w:p>
    <w:p w14:paraId="0F27D9BE" w14:textId="77777777" w:rsidR="00E206C0" w:rsidRDefault="00E206C0" w:rsidP="0094397A">
      <w:pPr>
        <w:pStyle w:val="PeerJCode"/>
        <w:ind w:left="720"/>
      </w:pPr>
      <w:r>
        <w:t xml:space="preserve">        id      = </w:t>
      </w:r>
      <w:proofErr w:type="spellStart"/>
      <w:r>
        <w:t>recnum</w:t>
      </w:r>
      <w:proofErr w:type="spellEnd"/>
      <w:r>
        <w:t>,</w:t>
      </w:r>
    </w:p>
    <w:p w14:paraId="06D8F464" w14:textId="77777777" w:rsidR="00E206C0" w:rsidRDefault="00E206C0" w:rsidP="0094397A">
      <w:pPr>
        <w:pStyle w:val="PeerJCode"/>
        <w:ind w:left="720"/>
      </w:pPr>
      <w:r>
        <w:t xml:space="preserve">        </w:t>
      </w:r>
      <w:proofErr w:type="spellStart"/>
      <w:r>
        <w:t>dx_cols</w:t>
      </w:r>
      <w:proofErr w:type="spellEnd"/>
      <w:r>
        <w:t xml:space="preserve"> = </w:t>
      </w:r>
      <w:proofErr w:type="spellStart"/>
      <w:r>
        <w:t>vars</w:t>
      </w:r>
      <w:proofErr w:type="spellEnd"/>
      <w:r>
        <w:t>(</w:t>
      </w:r>
      <w:proofErr w:type="spellStart"/>
      <w:r>
        <w:t>starts_with</w:t>
      </w:r>
      <w:proofErr w:type="spellEnd"/>
      <w:r>
        <w:t xml:space="preserve">("dx"), </w:t>
      </w:r>
      <w:proofErr w:type="spellStart"/>
      <w:r>
        <w:t>starts_with</w:t>
      </w:r>
      <w:proofErr w:type="spellEnd"/>
      <w:r>
        <w:t>("</w:t>
      </w:r>
      <w:proofErr w:type="spellStart"/>
      <w:r>
        <w:t>ecode</w:t>
      </w:r>
      <w:proofErr w:type="spellEnd"/>
      <w:r>
        <w:t>")),</w:t>
      </w:r>
    </w:p>
    <w:p w14:paraId="4C2453CE" w14:textId="77777777" w:rsidR="00E206C0" w:rsidRDefault="00E206C0" w:rsidP="0094397A">
      <w:pPr>
        <w:pStyle w:val="PeerJCode"/>
        <w:ind w:left="720"/>
      </w:pPr>
      <w:r>
        <w:t xml:space="preserve">        </w:t>
      </w:r>
      <w:proofErr w:type="spellStart"/>
      <w:r>
        <w:t>pc_cols</w:t>
      </w:r>
      <w:proofErr w:type="spellEnd"/>
      <w:r>
        <w:t xml:space="preserve"> = </w:t>
      </w:r>
      <w:proofErr w:type="spellStart"/>
      <w:r>
        <w:t>vars</w:t>
      </w:r>
      <w:proofErr w:type="spellEnd"/>
      <w:r>
        <w:t>(</w:t>
      </w:r>
      <w:proofErr w:type="spellStart"/>
      <w:r>
        <w:t>starts_with</w:t>
      </w:r>
      <w:proofErr w:type="spellEnd"/>
      <w:r>
        <w:t>("</w:t>
      </w:r>
      <w:proofErr w:type="spellStart"/>
      <w:r>
        <w:t>pr</w:t>
      </w:r>
      <w:proofErr w:type="spellEnd"/>
      <w:r>
        <w:t>")),</w:t>
      </w:r>
    </w:p>
    <w:p w14:paraId="28AFD782" w14:textId="77777777" w:rsidR="00E206C0" w:rsidRDefault="00E206C0" w:rsidP="0094397A">
      <w:pPr>
        <w:pStyle w:val="PeerJCode"/>
        <w:ind w:left="720"/>
      </w:pPr>
      <w:r>
        <w:t xml:space="preserve">        </w:t>
      </w:r>
      <w:proofErr w:type="spellStart"/>
      <w:r>
        <w:t>icdv</w:t>
      </w:r>
      <w:proofErr w:type="spellEnd"/>
      <w:r>
        <w:t xml:space="preserve">    = 09)</w:t>
      </w:r>
    </w:p>
    <w:p w14:paraId="7CEB6F9D" w14:textId="5378B5EC" w:rsidR="00E206C0" w:rsidRDefault="00E206C0" w:rsidP="00E206C0">
      <w:pPr>
        <w:pStyle w:val="PeerJCode"/>
        <w:ind w:left="720"/>
      </w:pPr>
    </w:p>
    <w:p w14:paraId="58E7F739" w14:textId="48A8C813" w:rsidR="00E206C0" w:rsidRDefault="00E206C0" w:rsidP="0094397A">
      <w:pPr>
        <w:pStyle w:val="PeerJCode"/>
        <w:ind w:left="720"/>
      </w:pPr>
      <w:r>
        <w:t># Output results for manual inspection</w:t>
      </w:r>
    </w:p>
    <w:p w14:paraId="6F25CE9F" w14:textId="77777777" w:rsidR="00E206C0" w:rsidRDefault="00E206C0" w:rsidP="0094397A">
      <w:pPr>
        <w:pStyle w:val="PeerJCode"/>
        <w:ind w:left="720"/>
      </w:pPr>
      <w:proofErr w:type="spellStart"/>
      <w:r>
        <w:t>kid_ccc</w:t>
      </w:r>
      <w:proofErr w:type="spellEnd"/>
    </w:p>
    <w:p w14:paraId="18749BE1" w14:textId="794EC9C7" w:rsidR="00E206C0" w:rsidRDefault="00E206C0" w:rsidP="00E206C0">
      <w:pPr>
        <w:pStyle w:val="PeerJCode"/>
        <w:ind w:left="720"/>
      </w:pPr>
    </w:p>
    <w:p w14:paraId="5E9FD6F8" w14:textId="2651C00F" w:rsidR="00E206C0" w:rsidRDefault="00E206C0" w:rsidP="0094397A">
      <w:pPr>
        <w:pStyle w:val="PeerJCode"/>
        <w:ind w:left="720"/>
      </w:pPr>
      <w:r>
        <w:t># Create summary statistics to compare to published values</w:t>
      </w:r>
    </w:p>
    <w:p w14:paraId="4C8CD2CA" w14:textId="77777777" w:rsidR="00E206C0" w:rsidRDefault="00E206C0" w:rsidP="0094397A">
      <w:pPr>
        <w:pStyle w:val="PeerJCode"/>
        <w:ind w:left="720"/>
      </w:pPr>
      <w:proofErr w:type="spellStart"/>
      <w:proofErr w:type="gramStart"/>
      <w:r>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sum) </w:t>
      </w:r>
    </w:p>
    <w:p w14:paraId="517F773C" w14:textId="77777777" w:rsidR="00E206C0" w:rsidRDefault="00E206C0" w:rsidP="0094397A">
      <w:pPr>
        <w:pStyle w:val="PeerJCode"/>
        <w:ind w:left="720"/>
      </w:pPr>
      <w:r>
        <w:t xml:space="preserve">    %&gt;% </w:t>
      </w:r>
      <w:proofErr w:type="spellStart"/>
      <w:r>
        <w:t>print.</w:t>
      </w:r>
      <w:proofErr w:type="gramStart"/>
      <w:r>
        <w:t>data.frame</w:t>
      </w:r>
      <w:proofErr w:type="spellEnd"/>
      <w:proofErr w:type="gramEnd"/>
    </w:p>
    <w:p w14:paraId="220E0932" w14:textId="77777777" w:rsidR="00E206C0" w:rsidRDefault="00E206C0" w:rsidP="0094397A">
      <w:pPr>
        <w:pStyle w:val="PeerJCode"/>
        <w:ind w:left="720"/>
      </w:pPr>
      <w:proofErr w:type="spellStart"/>
      <w:proofErr w:type="gramStart"/>
      <w:r>
        <w:lastRenderedPageBreak/>
        <w:t>dplyr</w:t>
      </w:r>
      <w:proofErr w:type="spellEnd"/>
      <w:r>
        <w:t>::</w:t>
      </w:r>
      <w:proofErr w:type="spellStart"/>
      <w:proofErr w:type="gramEnd"/>
      <w:r>
        <w:t>summarize_at</w:t>
      </w:r>
      <w:proofErr w:type="spellEnd"/>
      <w:r>
        <w:t>(</w:t>
      </w:r>
      <w:proofErr w:type="spellStart"/>
      <w:r>
        <w:t>kid_ccc</w:t>
      </w:r>
      <w:proofErr w:type="spellEnd"/>
      <w:r>
        <w:t xml:space="preserve">, </w:t>
      </w:r>
      <w:proofErr w:type="spellStart"/>
      <w:r>
        <w:t>vars</w:t>
      </w:r>
      <w:proofErr w:type="spellEnd"/>
      <w:r>
        <w:t>(-</w:t>
      </w:r>
      <w:proofErr w:type="spellStart"/>
      <w:r>
        <w:t>recnum</w:t>
      </w:r>
      <w:proofErr w:type="spellEnd"/>
      <w:r>
        <w:t xml:space="preserve">), mean) </w:t>
      </w:r>
    </w:p>
    <w:p w14:paraId="54E151F7" w14:textId="0F83992F" w:rsidR="0095630C" w:rsidRDefault="00E206C0" w:rsidP="0094397A">
      <w:pPr>
        <w:pStyle w:val="PeerJCode"/>
        <w:ind w:left="720"/>
      </w:pPr>
      <w:r>
        <w:t xml:space="preserve">    %&gt;% </w:t>
      </w:r>
      <w:proofErr w:type="spellStart"/>
      <w:r>
        <w:t>print.</w:t>
      </w:r>
      <w:proofErr w:type="gramStart"/>
      <w:r>
        <w:t>data.frame</w:t>
      </w:r>
      <w:proofErr w:type="spellEnd"/>
      <w:proofErr w:type="gramEnd"/>
    </w:p>
    <w:p w14:paraId="6B84C41F" w14:textId="77777777" w:rsidR="0095630C" w:rsidRDefault="0095630C" w:rsidP="0095630C">
      <w:pPr>
        <w:pStyle w:val="PeerJBodyText"/>
      </w:pPr>
    </w:p>
    <w:p w14:paraId="57E3343E" w14:textId="0D64CA22" w:rsidR="00E206C0" w:rsidRDefault="00E206C0" w:rsidP="00E206C0">
      <w:pPr>
        <w:rPr>
          <w:rFonts w:ascii="Times" w:eastAsia="Cambria" w:hAnsi="Times" w:cs="Times New Roman"/>
        </w:rPr>
      </w:pPr>
      <w:r w:rsidRPr="002D08F9">
        <w:rPr>
          <w:rFonts w:ascii="Times" w:eastAsia="Cambria" w:hAnsi="Times" w:cs="Times New Roman"/>
        </w:rPr>
        <w:t xml:space="preserve">For the </w:t>
      </w:r>
      <w:proofErr w:type="spellStart"/>
      <w:r w:rsidR="000A3A44" w:rsidRPr="0094397A">
        <w:rPr>
          <w:rFonts w:ascii="Consolas" w:eastAsia="Cambria" w:hAnsi="Consolas" w:cs="Consolas"/>
        </w:rPr>
        <w:t>pccc</w:t>
      </w:r>
      <w:proofErr w:type="spellEnd"/>
      <w:r w:rsidRPr="002D08F9">
        <w:rPr>
          <w:rFonts w:ascii="Times" w:eastAsia="Cambria" w:hAnsi="Times" w:cs="Times New Roman"/>
        </w:rPr>
        <w:t xml:space="preserve"> package there is a large set of ICD codes and code set patterns that are used to determine if an input record meets any complex chronic condition criteria. To validate the correct functioning of the software, </w:t>
      </w:r>
      <w:r>
        <w:rPr>
          <w:rFonts w:ascii="Times" w:eastAsia="Cambria" w:hAnsi="Times" w:cs="Times New Roman"/>
        </w:rPr>
        <w:t>we needed</w:t>
      </w:r>
      <w:r w:rsidRPr="002D08F9">
        <w:rPr>
          <w:rFonts w:ascii="Times" w:eastAsia="Cambria" w:hAnsi="Times" w:cs="Times New Roman"/>
        </w:rPr>
        <w:t xml:space="preserve"> to validate the ICD code groupings were correct and were mutually exclusive (as appropriate). As </w:t>
      </w:r>
      <w:proofErr w:type="spellStart"/>
      <w:r w:rsidR="000A3A44" w:rsidRPr="0094397A">
        <w:rPr>
          <w:rFonts w:ascii="Consolas" w:eastAsia="Cambria" w:hAnsi="Consolas" w:cs="Consolas"/>
        </w:rPr>
        <w:t>pccc</w:t>
      </w:r>
      <w:proofErr w:type="spellEnd"/>
      <w:r w:rsidRPr="002D08F9">
        <w:rPr>
          <w:rFonts w:ascii="Times" w:eastAsia="Cambria" w:hAnsi="Times" w:cs="Times New Roman"/>
        </w:rPr>
        <w:t xml:space="preserve">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p>
    <w:p w14:paraId="42580A29" w14:textId="77777777" w:rsidR="00E206C0" w:rsidRPr="002D08F9" w:rsidRDefault="00E206C0" w:rsidP="00E206C0">
      <w:pPr>
        <w:rPr>
          <w:rFonts w:ascii="Times" w:eastAsia="Cambria" w:hAnsi="Times" w:cs="Times New Roman"/>
        </w:rPr>
      </w:pPr>
    </w:p>
    <w:p w14:paraId="468AA65A" w14:textId="1C141951" w:rsidR="00E206C0" w:rsidRDefault="000A3A44" w:rsidP="00E206C0">
      <w:pPr>
        <w:rPr>
          <w:rFonts w:ascii="Times" w:eastAsia="Cambria" w:hAnsi="Times" w:cs="Times New Roman"/>
        </w:rPr>
      </w:pPr>
      <w:r>
        <w:rPr>
          <w:rFonts w:ascii="Times" w:eastAsia="Cambria" w:hAnsi="Times" w:cs="Times New Roman"/>
        </w:rPr>
        <w:t>As an example of configuration testing, h</w:t>
      </w:r>
      <w:r w:rsidR="00E206C0" w:rsidRPr="002D08F9">
        <w:rPr>
          <w:rFonts w:ascii="Times" w:eastAsia="Cambria" w:hAnsi="Times" w:cs="Times New Roman"/>
        </w:rPr>
        <w:t>ere is a brief snippet of some of the code used to automatically find duplicates and codes that were already included as part of another code:</w:t>
      </w:r>
    </w:p>
    <w:p w14:paraId="501CB445" w14:textId="77777777" w:rsidR="00E206C0" w:rsidRPr="002D08F9" w:rsidRDefault="00E206C0" w:rsidP="00E206C0">
      <w:pPr>
        <w:rPr>
          <w:rFonts w:ascii="Times" w:eastAsia="Cambria" w:hAnsi="Times" w:cs="Times New Roman"/>
        </w:rPr>
      </w:pPr>
    </w:p>
    <w:p w14:paraId="783C9248" w14:textId="77777777" w:rsidR="00E206C0" w:rsidRDefault="00E206C0" w:rsidP="0094397A">
      <w:pPr>
        <w:pStyle w:val="PeerJCode"/>
        <w:ind w:left="720"/>
      </w:pPr>
      <w:proofErr w:type="spellStart"/>
      <w:r w:rsidRPr="00A875F7">
        <w:t>icds</w:t>
      </w:r>
      <w:proofErr w:type="spellEnd"/>
      <w:r w:rsidRPr="00A875F7">
        <w:t xml:space="preserve"> &lt;- </w:t>
      </w:r>
      <w:proofErr w:type="spellStart"/>
      <w:proofErr w:type="gramStart"/>
      <w:r w:rsidRPr="00A875F7">
        <w:t>input.file</w:t>
      </w:r>
      <w:proofErr w:type="spellEnd"/>
      <w:proofErr w:type="gramEnd"/>
      <w:r w:rsidRPr="00A875F7">
        <w:t>("../</w:t>
      </w:r>
      <w:proofErr w:type="spellStart"/>
      <w:r w:rsidRPr="00A875F7">
        <w:t>pccc_validation</w:t>
      </w:r>
      <w:proofErr w:type="spellEnd"/>
      <w:r w:rsidRPr="00A875F7">
        <w:t>/icd10_codes_r.txt")</w:t>
      </w:r>
      <w:r w:rsidRPr="002D08F9">
        <w:br/>
      </w:r>
      <w:r w:rsidRPr="002D08F9">
        <w:br/>
      </w:r>
      <w:proofErr w:type="spellStart"/>
      <w:r w:rsidRPr="00A875F7">
        <w:t>unlist</w:t>
      </w:r>
      <w:proofErr w:type="spellEnd"/>
      <w:r w:rsidRPr="00A875F7">
        <w:t>(</w:t>
      </w:r>
      <w:proofErr w:type="spellStart"/>
      <w:r w:rsidRPr="00A875F7">
        <w:t>lapply</w:t>
      </w:r>
      <w:proofErr w:type="spellEnd"/>
      <w:r w:rsidRPr="00A875F7">
        <w:t>(</w:t>
      </w:r>
      <w:proofErr w:type="spellStart"/>
      <w:r w:rsidRPr="00A875F7">
        <w:t>icds</w:t>
      </w:r>
      <w:proofErr w:type="spellEnd"/>
      <w:r w:rsidRPr="00A875F7">
        <w:t>, function(</w:t>
      </w:r>
      <w:proofErr w:type="spellStart"/>
      <w:r w:rsidRPr="00A875F7">
        <w:t>i</w:t>
      </w:r>
      <w:proofErr w:type="spellEnd"/>
      <w:r w:rsidRPr="00A875F7">
        <w:t>) {</w:t>
      </w:r>
      <w:r w:rsidRPr="002D08F9">
        <w:br/>
      </w:r>
      <w:r w:rsidRPr="00A875F7">
        <w:t xml:space="preserve">  </w:t>
      </w:r>
      <w:proofErr w:type="spellStart"/>
      <w:r w:rsidRPr="00A875F7">
        <w:t>tmp</w:t>
      </w:r>
      <w:proofErr w:type="spellEnd"/>
      <w:r w:rsidRPr="00A875F7">
        <w:t xml:space="preserve"> &lt;- </w:t>
      </w:r>
      <w:proofErr w:type="spellStart"/>
      <w:r w:rsidRPr="00A875F7">
        <w:t>icds</w:t>
      </w:r>
      <w:proofErr w:type="spellEnd"/>
      <w:r w:rsidRPr="00A875F7">
        <w:t>[</w:t>
      </w:r>
      <w:proofErr w:type="spellStart"/>
      <w:r w:rsidRPr="00A875F7">
        <w:t>icds</w:t>
      </w:r>
      <w:proofErr w:type="spellEnd"/>
      <w:r w:rsidRPr="00A875F7">
        <w:t xml:space="preserve"> != </w:t>
      </w:r>
      <w:proofErr w:type="spellStart"/>
      <w:r w:rsidRPr="00A875F7">
        <w:t>i</w:t>
      </w:r>
      <w:proofErr w:type="spellEnd"/>
      <w:r w:rsidRPr="00A875F7">
        <w:t>]</w:t>
      </w:r>
      <w:r w:rsidRPr="002D08F9">
        <w:br/>
      </w:r>
      <w:r w:rsidRPr="00A875F7">
        <w:t xml:space="preserve">  output &lt;- </w:t>
      </w:r>
      <w:proofErr w:type="spellStart"/>
      <w:r w:rsidRPr="00A875F7">
        <w:t>tmp</w:t>
      </w:r>
      <w:proofErr w:type="spellEnd"/>
      <w:r w:rsidRPr="00A875F7">
        <w:t>[</w:t>
      </w:r>
      <w:proofErr w:type="spellStart"/>
      <w:r w:rsidRPr="00A875F7">
        <w:t>grepl</w:t>
      </w:r>
      <w:proofErr w:type="spellEnd"/>
      <w:r w:rsidRPr="00A875F7">
        <w:t xml:space="preserve">(paste0("^", </w:t>
      </w:r>
      <w:proofErr w:type="spellStart"/>
      <w:r w:rsidRPr="00A875F7">
        <w:t>i</w:t>
      </w:r>
      <w:proofErr w:type="spellEnd"/>
      <w:r w:rsidRPr="00A875F7">
        <w:t xml:space="preserve">, ".*"), </w:t>
      </w:r>
      <w:proofErr w:type="spellStart"/>
      <w:r w:rsidRPr="00A875F7">
        <w:t>tmp</w:t>
      </w:r>
      <w:proofErr w:type="spellEnd"/>
      <w:r w:rsidRPr="00A875F7">
        <w:t>)]</w:t>
      </w:r>
      <w:r w:rsidRPr="002D08F9">
        <w:br/>
      </w:r>
      <w:r w:rsidRPr="00A875F7">
        <w:t xml:space="preserve">  # add the matched element into the output</w:t>
      </w:r>
      <w:r w:rsidRPr="002D08F9">
        <w:br/>
      </w:r>
      <w:r w:rsidRPr="00A875F7">
        <w:t xml:space="preserve">  if(length(output) != 0)</w:t>
      </w:r>
      <w:r w:rsidRPr="002D08F9">
        <w:br/>
      </w:r>
      <w:r w:rsidRPr="00A875F7">
        <w:t xml:space="preserve">    output &lt;- c(</w:t>
      </w:r>
      <w:proofErr w:type="spellStart"/>
      <w:r w:rsidRPr="00A875F7">
        <w:t>i</w:t>
      </w:r>
      <w:proofErr w:type="spellEnd"/>
      <w:r w:rsidRPr="00A875F7">
        <w:t>, output)</w:t>
      </w:r>
      <w:r w:rsidRPr="002D08F9">
        <w:br/>
      </w:r>
      <w:r w:rsidRPr="00A875F7">
        <w:t xml:space="preserve">  output</w:t>
      </w:r>
      <w:r w:rsidRPr="002D08F9">
        <w:br/>
      </w:r>
      <w:r w:rsidRPr="00A875F7">
        <w:t>}))</w:t>
      </w:r>
    </w:p>
    <w:p w14:paraId="6334A549" w14:textId="77777777" w:rsidR="0095630C" w:rsidRDefault="0095630C" w:rsidP="0095630C">
      <w:pPr>
        <w:pStyle w:val="PeerJBodyText"/>
      </w:pPr>
    </w:p>
    <w:p w14:paraId="1A092184" w14:textId="77777777" w:rsidR="0095630C" w:rsidRPr="00880E84" w:rsidRDefault="0095630C" w:rsidP="00880E84">
      <w:pPr>
        <w:contextualSpacing w:val="0"/>
        <w:rPr>
          <w:rFonts w:ascii="Times" w:eastAsia="Cambria" w:hAnsi="Times" w:cs="Times New Roman"/>
          <w:szCs w:val="24"/>
        </w:rPr>
      </w:pPr>
    </w:p>
    <w:p w14:paraId="60CE36DB" w14:textId="54762071" w:rsidR="009918CC" w:rsidRPr="0094397A" w:rsidRDefault="00880E84" w:rsidP="00880E84">
      <w:pPr>
        <w:contextualSpacing w:val="0"/>
        <w:rPr>
          <w:rFonts w:ascii="Times" w:eastAsia="Cambria" w:hAnsi="Times" w:cs="Times New Roman"/>
          <w:b/>
          <w:szCs w:val="24"/>
        </w:rPr>
      </w:pPr>
      <w:r w:rsidRPr="0094397A">
        <w:rPr>
          <w:rFonts w:ascii="Times" w:eastAsia="Cambria" w:hAnsi="Times" w:cs="Times New Roman"/>
          <w:b/>
          <w:szCs w:val="24"/>
        </w:rPr>
        <w:t xml:space="preserve">Key </w:t>
      </w:r>
      <w:r w:rsidR="00A80936">
        <w:rPr>
          <w:rFonts w:ascii="Times" w:eastAsia="Cambria" w:hAnsi="Times" w:cs="Times New Roman"/>
          <w:b/>
          <w:szCs w:val="24"/>
        </w:rPr>
        <w:t>r</w:t>
      </w:r>
      <w:r w:rsidRPr="0094397A">
        <w:rPr>
          <w:rFonts w:ascii="Times" w:eastAsia="Cambria" w:hAnsi="Times" w:cs="Times New Roman"/>
          <w:b/>
          <w:szCs w:val="24"/>
        </w:rPr>
        <w:t>ecommendations for how to test:</w:t>
      </w:r>
    </w:p>
    <w:p w14:paraId="29CEDD96" w14:textId="77777777" w:rsidR="009918CC" w:rsidRDefault="00880E84" w:rsidP="00FE7216">
      <w:pPr>
        <w:pStyle w:val="ListParagraph"/>
        <w:numPr>
          <w:ilvl w:val="0"/>
          <w:numId w:val="10"/>
        </w:numPr>
        <w:contextualSpacing w:val="0"/>
        <w:rPr>
          <w:rFonts w:ascii="Times" w:eastAsia="Cambria" w:hAnsi="Times" w:cs="Times New Roman"/>
          <w:szCs w:val="24"/>
        </w:rPr>
      </w:pPr>
      <w:r w:rsidRPr="0094397A">
        <w:rPr>
          <w:rFonts w:ascii="Times" w:eastAsia="Cambria" w:hAnsi="Times" w:cs="Times New Roman"/>
          <w:szCs w:val="24"/>
        </w:rPr>
        <w:t>Software developer develops unit tests</w:t>
      </w:r>
    </w:p>
    <w:p w14:paraId="72BAE2A8" w14:textId="77777777" w:rsidR="009918CC"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Intended user of software should perform validation/acceptance tests</w:t>
      </w:r>
    </w:p>
    <w:p w14:paraId="606BF602" w14:textId="77777777" w:rsidR="009918CC" w:rsidRDefault="00880E84"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Run all tests regularly</w:t>
      </w:r>
    </w:p>
    <w:p w14:paraId="73FEDB2A" w14:textId="29C06307" w:rsidR="00880E84" w:rsidRPr="009918CC" w:rsidRDefault="00880E84" w:rsidP="0094397A">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Review key algorithms with domain experts.</w:t>
      </w:r>
    </w:p>
    <w:p w14:paraId="6A17E022" w14:textId="77777777" w:rsidR="00880E84" w:rsidRPr="00880E84" w:rsidRDefault="00880E84" w:rsidP="00880E84">
      <w:pPr>
        <w:contextualSpacing w:val="0"/>
        <w:rPr>
          <w:rFonts w:ascii="Times" w:eastAsia="Cambria" w:hAnsi="Times" w:cs="Times New Roman"/>
          <w:szCs w:val="24"/>
        </w:rPr>
      </w:pPr>
    </w:p>
    <w:p w14:paraId="30FE77E1" w14:textId="3867D9E9" w:rsidR="00880E84" w:rsidRPr="00880E84" w:rsidRDefault="00880E84" w:rsidP="00880E84">
      <w:pPr>
        <w:contextualSpacing w:val="0"/>
        <w:rPr>
          <w:rFonts w:ascii="Times" w:eastAsia="Cambria" w:hAnsi="Times" w:cs="Times New Roman"/>
          <w:szCs w:val="24"/>
        </w:rPr>
      </w:pPr>
      <w:r w:rsidRPr="0094397A">
        <w:rPr>
          <w:rFonts w:ascii="Times" w:eastAsia="Cambria" w:hAnsi="Times" w:cs="Times New Roman"/>
          <w:b/>
          <w:szCs w:val="24"/>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 </w:t>
      </w:r>
      <w:proofErr w:type="spellStart"/>
      <w:r w:rsidRPr="00880E84">
        <w:rPr>
          <w:rFonts w:ascii="Times" w:eastAsia="Cambria" w:hAnsi="Times" w:cs="Times New Roman"/>
          <w:szCs w:val="24"/>
        </w:rPr>
        <w:t>SUnit</w:t>
      </w:r>
      <w:proofErr w:type="spellEnd"/>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quosiwSC","properties":{"formattedCitation":"(Wikipedia contributors, 2017a)","plainCitation":"(Wikipedia contributors, 2017a)","noteIndex":0},"citationItems":[{"id":2079,"uris":["http://zotero.org/users/2180197/items/K5RUXFIX"],"uri":["http://zotero.org/users/2180197/items/K5RUXFIX"],"itemData":{"id":2079,"type":"webpage","title":"SUnit — Wikipedia, The Free Encyclopedia","URL":"https://en.wikipedia.org/w/index.php?title=SUnit&amp;oldid=815835062","author":[{"literal":"Wikipedia contributors"}],"issued":{"date-parts":[["20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Wikipedia contributors, 2017a)</w:t>
      </w:r>
      <w:r w:rsidR="00947CEA">
        <w:rPr>
          <w:rFonts w:ascii="Times" w:eastAsia="Cambria" w:hAnsi="Times" w:cs="Times New Roman"/>
          <w:szCs w:val="24"/>
        </w:rPr>
        <w:fldChar w:fldCharType="end"/>
      </w:r>
      <w:r w:rsidRPr="00880E84">
        <w:rPr>
          <w:rFonts w:ascii="Times" w:eastAsia="Cambria" w:hAnsi="Times" w:cs="Times New Roman"/>
          <w:szCs w:val="24"/>
        </w:rPr>
        <w:t xml:space="preserve"> derived testing tool, commonly referred to as a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ok6RS5G2","properties":{"formattedCitation":"(Wikipedia contributors, 2017b)","plainCitation":"(Wikipedia contributors, 2017b)","noteIndex":0},"citationItems":[{"id":2081,"uris":["http://zotero.org/users/2180197/items/GJ9LXLMW"],"uri":["http://zotero.org/users/2180197/items/GJ9LXLMW"],"itemData":{"id":2081,"type":"webpage","title":"XUnit — Wikipedia, The Free Encyclopedia","URL":"https://en.wikipedia.org/w/index.php?title=XUnit&amp;oldid=807299841","author":[{"literal":"Wikipedia contributors"}],"issued":{"date-parts":[["2017"]]}}}],"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Wikipedia contributors, 2017b)</w:t>
      </w:r>
      <w:r w:rsidR="00947CEA">
        <w:rPr>
          <w:rFonts w:ascii="Times" w:eastAsia="Cambria" w:hAnsi="Times" w:cs="Times New Roman"/>
          <w:szCs w:val="24"/>
        </w:rPr>
        <w:fldChar w:fldCharType="end"/>
      </w:r>
      <w:r w:rsidRPr="00880E84">
        <w:rPr>
          <w:rFonts w:ascii="Times" w:eastAsia="Cambria" w:hAnsi="Times" w:cs="Times New Roman"/>
          <w:szCs w:val="24"/>
        </w:rPr>
        <w:t xml:space="preserve"> testing framework that focuses on validating individual units of code along </w:t>
      </w:r>
      <w:r w:rsidRPr="00880E84">
        <w:rPr>
          <w:rFonts w:ascii="Times" w:eastAsia="Cambria" w:hAnsi="Times" w:cs="Times New Roman"/>
          <w:szCs w:val="24"/>
        </w:rPr>
        <w:lastRenderedPageBreak/>
        <w:t xml:space="preserve">with necessary input and output meet desired requirements.  Based on software language used, unit tests may be at the class or function/procedure level. Some common </w:t>
      </w:r>
      <w:proofErr w:type="spellStart"/>
      <w:r w:rsidRPr="00880E84">
        <w:rPr>
          <w:rFonts w:ascii="Times" w:eastAsia="Cambria" w:hAnsi="Times" w:cs="Times New Roman"/>
          <w:szCs w:val="24"/>
        </w:rPr>
        <w:t>xUnit</w:t>
      </w:r>
      <w:proofErr w:type="spellEnd"/>
      <w:r w:rsidRPr="00880E84">
        <w:rPr>
          <w:rFonts w:ascii="Times" w:eastAsia="Cambria" w:hAnsi="Times" w:cs="Times New Roman"/>
          <w:szCs w:val="24"/>
        </w:rPr>
        <w:t xml:space="preserve"> style packages in </w:t>
      </w:r>
      <w:proofErr w:type="spellStart"/>
      <w:r w:rsidRPr="00880E84">
        <w:rPr>
          <w:rFonts w:ascii="Times" w:eastAsia="Cambria" w:hAnsi="Times" w:cs="Times New Roman"/>
          <w:szCs w:val="24"/>
        </w:rPr>
        <w:t>R are</w:t>
      </w:r>
      <w:proofErr w:type="spellEnd"/>
      <w:r w:rsidRPr="00880E84">
        <w:rPr>
          <w:rFonts w:ascii="Times" w:eastAsia="Cambria" w:hAnsi="Times" w:cs="Times New Roman"/>
          <w:szCs w:val="24"/>
        </w:rPr>
        <w:t xml:space="preserve"> </w:t>
      </w:r>
      <w:proofErr w:type="spellStart"/>
      <w:r w:rsidRPr="0094397A">
        <w:rPr>
          <w:rFonts w:ascii="Consolas" w:eastAsia="Cambria" w:hAnsi="Consolas" w:cs="Consolas"/>
          <w:szCs w:val="24"/>
        </w:rPr>
        <w:t>RUnit</w:t>
      </w:r>
      <w:proofErr w:type="spellEnd"/>
      <w:r w:rsidRPr="00880E84">
        <w:rPr>
          <w:rFonts w:ascii="Times" w:eastAsia="Cambria" w:hAnsi="Times" w:cs="Times New Roman"/>
          <w:szCs w:val="24"/>
        </w:rPr>
        <w:t xml:space="preserve"> and </w:t>
      </w:r>
      <w:proofErr w:type="spellStart"/>
      <w:r w:rsidRPr="0094397A">
        <w:rPr>
          <w:rFonts w:ascii="Consolas" w:eastAsia="Cambria" w:hAnsi="Consolas" w:cs="Consolas"/>
          <w:szCs w:val="24"/>
        </w:rPr>
        <w:t>testthat</w:t>
      </w:r>
      <w:proofErr w:type="spellEnd"/>
      <w:r w:rsidRPr="00880E84">
        <w:rPr>
          <w:rFonts w:ascii="Times" w:eastAsia="Cambria" w:hAnsi="Times" w:cs="Times New Roman"/>
          <w:szCs w:val="24"/>
        </w:rPr>
        <w:t>. Unit tests should be automated and run regularly to ensure errors are caught and addressed quickly. For R, it is easy to integrate unit tests into the package build process, but other approaches such as post-commit hook in a version control system are</w:t>
      </w:r>
      <w:r w:rsidR="00347B9F">
        <w:rPr>
          <w:rFonts w:ascii="Times" w:eastAsia="Cambria" w:hAnsi="Times" w:cs="Times New Roman"/>
          <w:szCs w:val="24"/>
        </w:rPr>
        <w:t xml:space="preserve"> also</w:t>
      </w:r>
      <w:r w:rsidRPr="00880E84">
        <w:rPr>
          <w:rFonts w:ascii="Times" w:eastAsia="Cambria" w:hAnsi="Times" w:cs="Times New Roman"/>
          <w:szCs w:val="24"/>
        </w:rPr>
        <w:t xml:space="preserve"> common.</w:t>
      </w:r>
    </w:p>
    <w:p w14:paraId="2D49D26C" w14:textId="77777777" w:rsidR="00880E84" w:rsidRPr="00880E84" w:rsidRDefault="00880E84" w:rsidP="00880E84">
      <w:pPr>
        <w:contextualSpacing w:val="0"/>
        <w:rPr>
          <w:rFonts w:ascii="Times" w:eastAsia="Cambria" w:hAnsi="Times" w:cs="Times New Roman"/>
          <w:szCs w:val="24"/>
        </w:rPr>
      </w:pPr>
    </w:p>
    <w:p w14:paraId="041A515B" w14:textId="38DE8FE7" w:rsidR="00880E84" w:rsidRP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ekvISn33","properties":{"formattedCitation":"(Selenium Contributors, 2018)","plainCitation":"(Selenium Contributors, 2018)","noteIndex":0},"citationItems":[{"id":1685,"uris":["http://zotero.org/users/2180197/items/EG9HJ57N"],"uri":["http://zotero.org/users/2180197/items/EG9HJ57N"],"itemData":{"id":1685,"type":"webpage","title":"Selenium","URL":"https://www.seleniumhq.org","author":[{"literal":"Selenium Contributors"}],"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Selenium Contributors, 2018)</w:t>
      </w:r>
      <w:r w:rsidR="00947CEA">
        <w:rPr>
          <w:rFonts w:ascii="Times" w:eastAsia="Cambria" w:hAnsi="Times" w:cs="Times New Roman"/>
          <w:szCs w:val="24"/>
        </w:rPr>
        <w:fldChar w:fldCharType="end"/>
      </w:r>
      <w:r w:rsidRPr="00880E84">
        <w:rPr>
          <w:rFonts w:ascii="Times" w:eastAsia="Cambria" w:hAnsi="Times" w:cs="Times New Roman"/>
          <w:szCs w:val="24"/>
        </w:rPr>
        <w:t>, Microfocus Unified Functional Testing (</w:t>
      </w:r>
      <w:proofErr w:type="spellStart"/>
      <w:r w:rsidRPr="00880E84">
        <w:rPr>
          <w:rFonts w:ascii="Times" w:eastAsia="Cambria" w:hAnsi="Times" w:cs="Times New Roman"/>
          <w:szCs w:val="24"/>
        </w:rPr>
        <w:t>formely</w:t>
      </w:r>
      <w:proofErr w:type="spellEnd"/>
      <w:r w:rsidRPr="00880E84">
        <w:rPr>
          <w:rFonts w:ascii="Times" w:eastAsia="Cambria" w:hAnsi="Times" w:cs="Times New Roman"/>
          <w:szCs w:val="24"/>
        </w:rPr>
        <w:t xml:space="preserve"> known as HP’s </w:t>
      </w:r>
      <w:proofErr w:type="spellStart"/>
      <w:r w:rsidRPr="00880E84">
        <w:rPr>
          <w:rFonts w:ascii="Times" w:eastAsia="Cambria" w:hAnsi="Times" w:cs="Times New Roman"/>
          <w:szCs w:val="24"/>
        </w:rPr>
        <w:t>QuickTest</w:t>
      </w:r>
      <w:proofErr w:type="spellEnd"/>
      <w:r w:rsidRPr="00880E84">
        <w:rPr>
          <w:rFonts w:ascii="Times" w:eastAsia="Cambria" w:hAnsi="Times" w:cs="Times New Roman"/>
          <w:szCs w:val="24"/>
        </w:rPr>
        <w:t xml:space="preserve"> Professional)</w:t>
      </w:r>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9D08NlRj","properties":{"formattedCitation":"(Micro Focus, 2018)","plainCitation":"(Micro Focus, 2018)","noteIndex":0},"citationItems":[{"id":1688,"uris":["http://zotero.org/users/2180197/items/29R24Q7S"],"uri":["http://zotero.org/users/2180197/items/29R24Q7S"],"itemData":{"id":1688,"type":"webpage","title":"Unified Functional Testing","URL":"https://software.microfocus.com/en-us/products/unified-functional-automated-testing/overview","author":[{"literal":"Micro Focus"}],"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Micro Focus, 2018)</w:t>
      </w:r>
      <w:r w:rsidR="00947CEA">
        <w:rPr>
          <w:rFonts w:ascii="Times" w:eastAsia="Cambria" w:hAnsi="Times" w:cs="Times New Roman"/>
          <w:szCs w:val="24"/>
        </w:rPr>
        <w:fldChar w:fldCharType="end"/>
      </w:r>
      <w:r w:rsidRPr="00880E84">
        <w:rPr>
          <w:rFonts w:ascii="Times" w:eastAsia="Cambria" w:hAnsi="Times" w:cs="Times New Roman"/>
          <w:szCs w:val="24"/>
        </w:rPr>
        <w:t xml:space="preserve">, and </w:t>
      </w:r>
      <w:proofErr w:type="spellStart"/>
      <w:r w:rsidRPr="00880E84">
        <w:rPr>
          <w:rFonts w:ascii="Times" w:eastAsia="Cambria" w:hAnsi="Times" w:cs="Times New Roman"/>
          <w:szCs w:val="24"/>
        </w:rPr>
        <w:t>Ranorex</w:t>
      </w:r>
      <w:proofErr w:type="spellEnd"/>
      <w:r w:rsidR="00947CEA">
        <w:rPr>
          <w:rFonts w:ascii="Times" w:eastAsia="Cambria" w:hAnsi="Times" w:cs="Times New Roman"/>
          <w:szCs w:val="24"/>
        </w:rPr>
        <w:t xml:space="preserve"> </w:t>
      </w:r>
      <w:r w:rsidR="00947CEA">
        <w:rPr>
          <w:rFonts w:ascii="Times" w:eastAsia="Cambria" w:hAnsi="Times" w:cs="Times New Roman"/>
          <w:szCs w:val="24"/>
        </w:rPr>
        <w:fldChar w:fldCharType="begin"/>
      </w:r>
      <w:r w:rsidR="00947CEA">
        <w:rPr>
          <w:rFonts w:ascii="Times" w:eastAsia="Cambria" w:hAnsi="Times" w:cs="Times New Roman"/>
          <w:szCs w:val="24"/>
        </w:rPr>
        <w:instrText xml:space="preserve"> ADDIN ZOTERO_ITEM CSL_CITATION {"citationID":"b0aypiqb","properties":{"formattedCitation":"(Ranorex GmbH, 2018)","plainCitation":"(Ranorex GmbH, 2018)","noteIndex":0},"citationItems":[{"id":1689,"uris":["http://zotero.org/users/2180197/items/K4PINVDU"],"uri":["http://zotero.org/users/2180197/items/K4PINVDU"],"itemData":{"id":1689,"type":"webpage","title":"Ranorex","URL":"https://www.ranorex.com","author":[{"family":"Ranorex GmbH","given":""}],"issued":{"date-parts":[["2018"]]},"accessed":{"date-parts":[["2018",4,12]]}}}],"schema":"https://github.com/citation-style-language/schema/raw/master/csl-citation.json"} </w:instrText>
      </w:r>
      <w:r w:rsidR="00947CEA">
        <w:rPr>
          <w:rFonts w:ascii="Times" w:eastAsia="Cambria" w:hAnsi="Times" w:cs="Times New Roman"/>
          <w:szCs w:val="24"/>
        </w:rPr>
        <w:fldChar w:fldCharType="separate"/>
      </w:r>
      <w:r w:rsidR="00947CEA">
        <w:rPr>
          <w:rFonts w:ascii="Times" w:eastAsia="Cambria" w:hAnsi="Times" w:cs="Times New Roman"/>
          <w:noProof/>
          <w:szCs w:val="24"/>
        </w:rPr>
        <w:t>(Ranorex GmbH, 2018)</w:t>
      </w:r>
      <w:r w:rsidR="00947CEA">
        <w:rPr>
          <w:rFonts w:ascii="Times" w:eastAsia="Cambria" w:hAnsi="Times" w:cs="Times New Roman"/>
          <w:szCs w:val="24"/>
        </w:rPr>
        <w:fldChar w:fldCharType="end"/>
      </w:r>
      <w:r w:rsidRPr="00880E84">
        <w:rPr>
          <w:rFonts w:ascii="Times" w:eastAsia="Cambria" w:hAnsi="Times" w:cs="Times New Roman"/>
          <w:szCs w:val="24"/>
        </w:rPr>
        <w:t>. As research focused software often does not have a GUI, one aide to manual testing processes is for developers of the software or expert users to create a full step by step example via an R</w:t>
      </w:r>
      <w:r w:rsidR="00D15F92">
        <w:rPr>
          <w:rFonts w:ascii="Times" w:eastAsia="Cambria" w:hAnsi="Times" w:cs="Times New Roman"/>
          <w:szCs w:val="24"/>
        </w:rPr>
        <w:t xml:space="preserve"> </w:t>
      </w:r>
      <w:r w:rsidRPr="00880E84">
        <w:rPr>
          <w:rFonts w:ascii="Times" w:eastAsia="Cambria" w:hAnsi="Times" w:cs="Times New Roman"/>
          <w:szCs w:val="24"/>
        </w:rPr>
        <w:t>Markdown</w:t>
      </w:r>
      <w:r w:rsidR="00D15F92">
        <w:rPr>
          <w:rFonts w:ascii="Times" w:eastAsia="Cambria" w:hAnsi="Times" w:cs="Times New Roman"/>
          <w:szCs w:val="24"/>
        </w:rPr>
        <w:t xml:space="preserve"> </w:t>
      </w:r>
      <w:r w:rsidR="00D15F92">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xyrUiwV0","properties":{"formattedCitation":"(Allaire et al., 2018b; Xie, Allaire &amp; Grolemund, 2018)","plainCitation":"(Allaire et al., 2018b; Xie, Allaire &amp; Grolemund, 2018)","noteIndex":0},"citationItems":[{"id":2129,"uris":["http://zotero.org/users/2180197/items/CZ9YZXCT"],"uri":["http://zotero.org/users/2180197/items/CZ9YZXCT"],"itemData":{"id":2129,"type":"book","title":"rmarkdown: Dynamic Documents for R","URL":"https://rmarkdown.rstudio.com","author":[{"family":"Allaire","given":"J. J."},{"family":"Xie","given":"Yihui"},{"family":"McPherson","given":"Jonathan"},{"family":"Luraschi","given":"Javier"},{"family":"Ushey","given":"Kevin"},{"family":"Atkins","given":"Aron"},{"family":"Wickham","given":"Hadley"},{"family":"Cheng","given":"Joe"},{"family":"Chang","given":"Winston"},{"family":"Iannone","given":"Richard"}],"issued":{"date-parts":[["2018"]]}}},{"id":2131,"uris":["http://zotero.org/users/2180197/items/SCNUH2RB"],"uri":["http://zotero.org/users/2180197/items/SCNUH2RB"],"itemData":{"id":2131,"type":"book","title":"R Markdown: The Definitive Guide","publisher":"Chapman and Hall/CRC","publisher-place":"Boca Raton, Florida","event-place":"Boca Raton, Florida","URL":"https://bookdown.org/yihui/rmarkdown","author":[{"family":"Xie","given":"Yihui"},{"family":"Allaire","given":"J. J."},{"family":"Grolemund","given":"Garrett"}],"issued":{"date-parts":[["2018"]]}}}],"schema":"https://github.com/citation-style-language/schema/raw/master/csl-citation.json"} </w:instrText>
      </w:r>
      <w:r w:rsidR="00D15F92">
        <w:rPr>
          <w:rFonts w:ascii="Times" w:eastAsia="Cambria" w:hAnsi="Times" w:cs="Times New Roman"/>
          <w:szCs w:val="24"/>
        </w:rPr>
        <w:fldChar w:fldCharType="separate"/>
      </w:r>
      <w:r w:rsidR="00D15F92">
        <w:rPr>
          <w:rFonts w:ascii="Times" w:eastAsia="Cambria" w:hAnsi="Times" w:cs="Times New Roman"/>
          <w:noProof/>
          <w:szCs w:val="24"/>
        </w:rPr>
        <w:t>(Allaire et al., 2018b; Xie, Allaire &amp; Grolemund, 2018)</w:t>
      </w:r>
      <w:r w:rsidR="00D15F92">
        <w:rPr>
          <w:rFonts w:ascii="Times" w:eastAsia="Cambria" w:hAnsi="Times" w:cs="Times New Roman"/>
          <w:szCs w:val="24"/>
        </w:rPr>
        <w:fldChar w:fldCharType="end"/>
      </w:r>
      <w:r w:rsidRPr="00880E84">
        <w:rPr>
          <w:rFonts w:ascii="Times" w:eastAsia="Cambria" w:hAnsi="Times" w:cs="Times New Roman"/>
          <w:szCs w:val="24"/>
        </w:rPr>
        <w:t xml:space="preserve"> notebook demonstrating use of the software followed by either manually or automatic validation that the expected end result is correct.</w:t>
      </w:r>
    </w:p>
    <w:p w14:paraId="00AFB48E" w14:textId="77777777" w:rsidR="00880E84" w:rsidRPr="00880E84" w:rsidRDefault="00880E84" w:rsidP="00880E84">
      <w:pPr>
        <w:contextualSpacing w:val="0"/>
        <w:rPr>
          <w:rFonts w:ascii="Times" w:eastAsia="Cambria" w:hAnsi="Times" w:cs="Times New Roman"/>
          <w:szCs w:val="24"/>
        </w:rPr>
      </w:pPr>
    </w:p>
    <w:p w14:paraId="71290AEE" w14:textId="569CA0D3" w:rsidR="00880E84" w:rsidRDefault="00880E84" w:rsidP="00880E84">
      <w:pPr>
        <w:contextualSpacing w:val="0"/>
        <w:rPr>
          <w:rFonts w:ascii="Times" w:eastAsia="Cambria" w:hAnsi="Times" w:cs="Times New Roman"/>
          <w:szCs w:val="24"/>
        </w:rPr>
      </w:pPr>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51D2B3FD" w14:textId="77777777" w:rsidR="00347B9F" w:rsidRDefault="00347B9F" w:rsidP="00880E84">
      <w:pPr>
        <w:contextualSpacing w:val="0"/>
        <w:rPr>
          <w:rFonts w:ascii="Times" w:eastAsia="Cambria" w:hAnsi="Times" w:cs="Times New Roman"/>
          <w:szCs w:val="24"/>
        </w:rPr>
      </w:pPr>
    </w:p>
    <w:p w14:paraId="05761BCA" w14:textId="031F9A29" w:rsidR="00E206C0" w:rsidRDefault="00E17BD7" w:rsidP="00E206C0">
      <w:pPr>
        <w:pStyle w:val="PeerJBodyText"/>
      </w:pPr>
      <w:r>
        <w:t xml:space="preserve">During development of the </w:t>
      </w:r>
      <w:proofErr w:type="spellStart"/>
      <w:r w:rsidR="00D15F92" w:rsidRPr="0094397A">
        <w:rPr>
          <w:rFonts w:ascii="Consolas" w:hAnsi="Consolas" w:cs="Consolas"/>
        </w:rPr>
        <w:t>pccc</w:t>
      </w:r>
      <w:proofErr w:type="spellEnd"/>
      <w:r>
        <w:t xml:space="preserve"> package, a</w:t>
      </w:r>
      <w:r w:rsidR="00E206C0" w:rsidRPr="002D08F9">
        <w:t>fter the initial tests</w:t>
      </w:r>
      <w:r w:rsidR="00E206C0">
        <w:t xml:space="preserve"> shown in previous sections</w:t>
      </w:r>
      <w:r w:rsidR="00E206C0" w:rsidRPr="002D08F9">
        <w:t xml:space="preserve">, further thought went into how the </w:t>
      </w:r>
      <w:r>
        <w:t>specifics of the desired functionality should perform. Unit tests were developed to validate core functionality. We also spen</w:t>
      </w:r>
      <w:r w:rsidR="00347B9F">
        <w:t>t</w:t>
      </w:r>
      <w:r>
        <w:t xml:space="preserve"> time thinking about how the s</w:t>
      </w:r>
      <w:r w:rsidR="00E206C0" w:rsidRPr="002D08F9">
        <w:t>oftware might behave if the input data was incorrect or if parameters were not specified correctly.</w:t>
      </w:r>
      <w:r w:rsidR="00E206C0">
        <w:t xml:space="preserve"> If an issue is discovered at this point</w:t>
      </w:r>
      <w:r w:rsidR="00347B9F">
        <w:t>,</w:t>
      </w:r>
      <w:r w:rsidR="00E206C0">
        <w:t xml:space="preserve"> a</w:t>
      </w:r>
      <w:r w:rsidR="00E206C0" w:rsidRPr="002D08F9">
        <w:t xml:space="preserve"> common pattern is to create a test case for discovered bugs </w:t>
      </w:r>
      <w:r w:rsidR="00E206C0">
        <w:t xml:space="preserve">that are fixed </w:t>
      </w:r>
      <w:r w:rsidR="00E206C0" w:rsidRPr="002D08F9">
        <w:t xml:space="preserve">- this ensures that a re-occurrence, known as a “regression” to software engineers, of this error does not happen again. </w:t>
      </w:r>
      <w:r w:rsidR="00E206C0">
        <w:t xml:space="preserve">In the case of </w:t>
      </w:r>
      <w:proofErr w:type="spellStart"/>
      <w:r w:rsidR="00D15F92" w:rsidRPr="0094397A">
        <w:rPr>
          <w:rFonts w:ascii="Consolas" w:hAnsi="Consolas" w:cs="Consolas"/>
        </w:rPr>
        <w:t>pccc</w:t>
      </w:r>
      <w:proofErr w:type="spellEnd"/>
      <w:r w:rsidR="00E206C0">
        <w:t xml:space="preserve">, developers expected large input comprised of many observations with many variables. When a tester accidentally just passed 1 observation with many variables, the program crashed. The problem was discovered to be due to </w:t>
      </w:r>
      <w:r w:rsidR="00E206C0" w:rsidRPr="002D08F9">
        <w:t xml:space="preserve">the flexible nature of </w:t>
      </w:r>
      <w:r w:rsidR="00E206C0">
        <w:t xml:space="preserve">the </w:t>
      </w:r>
      <w:proofErr w:type="spellStart"/>
      <w:proofErr w:type="gramStart"/>
      <w:r w:rsidR="00E206C0" w:rsidRPr="0094397A">
        <w:rPr>
          <w:rFonts w:ascii="Consolas" w:hAnsi="Consolas" w:cs="Consolas"/>
        </w:rPr>
        <w:t>sapply</w:t>
      </w:r>
      <w:proofErr w:type="spellEnd"/>
      <w:r w:rsidR="00D15F92">
        <w:rPr>
          <w:rFonts w:ascii="Consolas" w:hAnsi="Consolas" w:cs="Consolas"/>
        </w:rPr>
        <w:t>(</w:t>
      </w:r>
      <w:proofErr w:type="gramEnd"/>
      <w:r w:rsidR="00D15F92">
        <w:rPr>
          <w:rFonts w:ascii="Consolas" w:hAnsi="Consolas" w:cs="Consolas"/>
        </w:rPr>
        <w:t>)</w:t>
      </w:r>
      <w:r w:rsidR="00E206C0" w:rsidRPr="002D08F9">
        <w:t xml:space="preserve"> function returning different data types based on input</w:t>
      </w:r>
      <w:r w:rsidR="00E206C0">
        <w:t>.</w:t>
      </w:r>
    </w:p>
    <w:p w14:paraId="1F14C05E" w14:textId="77777777" w:rsidR="00E206C0" w:rsidRDefault="00E206C0" w:rsidP="00E206C0">
      <w:pPr>
        <w:pStyle w:val="PeerJBodyText"/>
      </w:pPr>
    </w:p>
    <w:p w14:paraId="7A24A186" w14:textId="6E69DA8D" w:rsidR="00E206C0" w:rsidRDefault="00347B9F" w:rsidP="00E206C0">
      <w:pPr>
        <w:pStyle w:val="PeerJBodyText"/>
      </w:pPr>
      <w:r>
        <w:lastRenderedPageBreak/>
        <w:t>The</w:t>
      </w:r>
      <w:r w:rsidR="00E206C0">
        <w:t xml:space="preserve"> original code from </w:t>
      </w:r>
      <w:proofErr w:type="spellStart"/>
      <w:r w:rsidR="00E206C0">
        <w:t>ccc.R</w:t>
      </w:r>
      <w:proofErr w:type="spellEnd"/>
      <w:r w:rsidR="00E206C0">
        <w:t>:</w:t>
      </w:r>
    </w:p>
    <w:p w14:paraId="6A55878A" w14:textId="77777777" w:rsidR="00E206C0" w:rsidRDefault="00E206C0" w:rsidP="00E206C0">
      <w:pPr>
        <w:rPr>
          <w:rFonts w:ascii="Times" w:eastAsia="Cambria" w:hAnsi="Times" w:cs="Times New Roman"/>
        </w:rPr>
      </w:pPr>
    </w:p>
    <w:p w14:paraId="6E3DAEB1" w14:textId="77777777" w:rsidR="00E206C0" w:rsidRDefault="00E206C0" w:rsidP="00E206C0">
      <w:pPr>
        <w:pStyle w:val="PeerJCode"/>
        <w:ind w:left="720"/>
      </w:pPr>
      <w:r>
        <w:t># check if call didn’t specify specific diagnosis columns</w:t>
      </w:r>
    </w:p>
    <w:p w14:paraId="4F63BC47" w14:textId="77777777" w:rsidR="00E206C0" w:rsidRDefault="00E206C0" w:rsidP="00E206C0">
      <w:pPr>
        <w:pStyle w:val="PeerJCode"/>
        <w:ind w:left="720"/>
      </w:pPr>
      <w:r w:rsidRPr="004915E9">
        <w:t xml:space="preserve">if </w:t>
      </w:r>
      <w:proofErr w:type="gramStart"/>
      <w:r w:rsidRPr="004915E9">
        <w:t>(!missing</w:t>
      </w:r>
      <w:proofErr w:type="gramEnd"/>
      <w:r w:rsidRPr="004915E9">
        <w:t>(</w:t>
      </w:r>
      <w:proofErr w:type="spellStart"/>
      <w:r w:rsidRPr="004915E9">
        <w:t>dx_cols</w:t>
      </w:r>
      <w:proofErr w:type="spellEnd"/>
      <w:r w:rsidRPr="004915E9">
        <w:t>)) {</w:t>
      </w:r>
    </w:p>
    <w:p w14:paraId="403AD2EC" w14:textId="77777777" w:rsidR="00E206C0" w:rsidRPr="004915E9" w:rsidRDefault="00E206C0" w:rsidP="00E206C0">
      <w:pPr>
        <w:pStyle w:val="PeerJCode"/>
        <w:ind w:left="720"/>
      </w:pPr>
      <w:r>
        <w:t xml:space="preserve">    # assume columns are referenced by ‘</w:t>
      </w:r>
      <w:proofErr w:type="spellStart"/>
      <w:r>
        <w:t>dx_cols</w:t>
      </w:r>
      <w:proofErr w:type="spellEnd"/>
      <w:r>
        <w:t>’</w:t>
      </w:r>
    </w:p>
    <w:p w14:paraId="2BBA8D7D"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spellStart"/>
      <w:proofErr w:type="gramStart"/>
      <w:r w:rsidRPr="004915E9">
        <w:t>sapply</w:t>
      </w:r>
      <w:proofErr w:type="spellEnd"/>
      <w:r w:rsidRPr="004915E9">
        <w:t>(</w:t>
      </w:r>
      <w:proofErr w:type="spellStart"/>
      <w:proofErr w:type="gramEnd"/>
      <w:r w:rsidRPr="004915E9">
        <w:t>dplyr</w:t>
      </w:r>
      <w:proofErr w:type="spellEnd"/>
      <w:r w:rsidRPr="004915E9">
        <w:t>::select(</w:t>
      </w:r>
    </w:p>
    <w:p w14:paraId="2ED2C183" w14:textId="77777777" w:rsidR="00E206C0" w:rsidRDefault="00E206C0" w:rsidP="00E206C0">
      <w:pPr>
        <w:pStyle w:val="PeerJCode"/>
        <w:ind w:left="720"/>
      </w:pPr>
      <w:r w:rsidRPr="004915E9">
        <w:t xml:space="preserve">        data, !!</w:t>
      </w:r>
      <w:proofErr w:type="spellStart"/>
      <w:proofErr w:type="gramStart"/>
      <w:r w:rsidRPr="004915E9">
        <w:t>dplyr</w:t>
      </w:r>
      <w:proofErr w:type="spellEnd"/>
      <w:r w:rsidRPr="004915E9">
        <w:t>::</w:t>
      </w:r>
      <w:proofErr w:type="spellStart"/>
      <w:proofErr w:type="gramEnd"/>
      <w:r w:rsidRPr="004915E9">
        <w:t>enquo</w:t>
      </w:r>
      <w:proofErr w:type="spellEnd"/>
      <w:r w:rsidRPr="004915E9">
        <w:t>(</w:t>
      </w:r>
      <w:proofErr w:type="spellStart"/>
      <w:r w:rsidRPr="004915E9">
        <w:t>dx_cols</w:t>
      </w:r>
      <w:proofErr w:type="spellEnd"/>
      <w:r w:rsidRPr="004915E9">
        <w:t xml:space="preserve">)), </w:t>
      </w:r>
      <w:proofErr w:type="spellStart"/>
      <w:r w:rsidRPr="004915E9">
        <w:t>as.character</w:t>
      </w:r>
      <w:proofErr w:type="spellEnd"/>
      <w:r w:rsidRPr="004915E9">
        <w:t>)</w:t>
      </w:r>
    </w:p>
    <w:p w14:paraId="665694E8" w14:textId="77777777" w:rsidR="00E206C0" w:rsidRPr="004915E9" w:rsidRDefault="00E206C0" w:rsidP="00E206C0">
      <w:pPr>
        <w:pStyle w:val="PeerJCode"/>
        <w:ind w:left="720"/>
      </w:pPr>
      <w:r>
        <w:t xml:space="preserve">    # create empty matrix if necessary</w:t>
      </w:r>
    </w:p>
    <w:p w14:paraId="229B6BB7" w14:textId="77777777" w:rsidR="00E206C0" w:rsidRPr="004915E9" w:rsidRDefault="00E206C0" w:rsidP="00E206C0">
      <w:pPr>
        <w:pStyle w:val="PeerJCode"/>
        <w:ind w:left="720"/>
      </w:pPr>
      <w:r w:rsidRPr="004915E9">
        <w:t xml:space="preserve">    </w:t>
      </w:r>
      <w:proofErr w:type="gramStart"/>
      <w:r w:rsidRPr="004915E9">
        <w:t>if(</w:t>
      </w:r>
      <w:proofErr w:type="gramEnd"/>
      <w:r w:rsidRPr="004915E9">
        <w:t xml:space="preserve">! </w:t>
      </w:r>
      <w:proofErr w:type="spellStart"/>
      <w:r w:rsidRPr="004915E9">
        <w:t>is.matrix</w:t>
      </w:r>
      <w:proofErr w:type="spellEnd"/>
      <w:r w:rsidRPr="004915E9">
        <w:t>(</w:t>
      </w:r>
      <w:proofErr w:type="spellStart"/>
      <w:r w:rsidRPr="004915E9">
        <w:t>dxmat</w:t>
      </w:r>
      <w:proofErr w:type="spellEnd"/>
      <w:r w:rsidRPr="004915E9">
        <w:t>)) {</w:t>
      </w:r>
    </w:p>
    <w:p w14:paraId="3F800061"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spellStart"/>
      <w:proofErr w:type="gramStart"/>
      <w:r w:rsidRPr="004915E9">
        <w:t>as.matrix</w:t>
      </w:r>
      <w:proofErr w:type="spellEnd"/>
      <w:proofErr w:type="gramEnd"/>
      <w:r w:rsidRPr="004915E9">
        <w:t>(</w:t>
      </w:r>
      <w:proofErr w:type="spellStart"/>
      <w:r w:rsidRPr="004915E9">
        <w:t>dxmat</w:t>
      </w:r>
      <w:proofErr w:type="spellEnd"/>
      <w:r w:rsidRPr="004915E9">
        <w:t>)</w:t>
      </w:r>
    </w:p>
    <w:p w14:paraId="2C9B6C38" w14:textId="77777777" w:rsidR="00E206C0" w:rsidRPr="004915E9" w:rsidRDefault="00E206C0" w:rsidP="00E206C0">
      <w:pPr>
        <w:pStyle w:val="PeerJCode"/>
        <w:ind w:left="720"/>
      </w:pPr>
      <w:r w:rsidRPr="004915E9">
        <w:t xml:space="preserve">    }</w:t>
      </w:r>
    </w:p>
    <w:p w14:paraId="61937828" w14:textId="77777777" w:rsidR="00E206C0" w:rsidRDefault="00E206C0" w:rsidP="00E206C0">
      <w:pPr>
        <w:pStyle w:val="PeerJCode"/>
        <w:ind w:left="720"/>
      </w:pPr>
      <w:r w:rsidRPr="004915E9">
        <w:t>} else {</w:t>
      </w:r>
    </w:p>
    <w:p w14:paraId="7175923C" w14:textId="77777777" w:rsidR="00E206C0" w:rsidRPr="004915E9" w:rsidRDefault="00E206C0" w:rsidP="00E206C0">
      <w:pPr>
        <w:pStyle w:val="PeerJCode"/>
        <w:ind w:left="720"/>
      </w:pPr>
    </w:p>
    <w:p w14:paraId="467803BA" w14:textId="77777777" w:rsidR="00E206C0" w:rsidRPr="004915E9" w:rsidRDefault="00E206C0" w:rsidP="00E206C0">
      <w:pPr>
        <w:pStyle w:val="PeerJCode"/>
        <w:ind w:left="720"/>
      </w:pPr>
      <w:r w:rsidRPr="004915E9">
        <w:t xml:space="preserve">    </w:t>
      </w:r>
      <w:proofErr w:type="spellStart"/>
      <w:r w:rsidRPr="004915E9">
        <w:t>dxmat</w:t>
      </w:r>
      <w:proofErr w:type="spellEnd"/>
      <w:r w:rsidRPr="004915E9">
        <w:t xml:space="preserve"> &lt;- </w:t>
      </w:r>
      <w:proofErr w:type="gramStart"/>
      <w:r w:rsidRPr="004915E9">
        <w:t>matrix(</w:t>
      </w:r>
      <w:proofErr w:type="gramEnd"/>
      <w:r w:rsidRPr="004915E9">
        <w:t xml:space="preserve">"", </w:t>
      </w:r>
      <w:proofErr w:type="spellStart"/>
      <w:r w:rsidRPr="004915E9">
        <w:t>nrow</w:t>
      </w:r>
      <w:proofErr w:type="spellEnd"/>
      <w:r w:rsidRPr="004915E9">
        <w:t xml:space="preserve"> = </w:t>
      </w:r>
      <w:proofErr w:type="spellStart"/>
      <w:r w:rsidRPr="004915E9">
        <w:t>nrow</w:t>
      </w:r>
      <w:proofErr w:type="spellEnd"/>
      <w:r w:rsidRPr="004915E9">
        <w:t>(data))</w:t>
      </w:r>
    </w:p>
    <w:p w14:paraId="0533E132" w14:textId="77777777" w:rsidR="00E206C0" w:rsidRPr="004915E9" w:rsidRDefault="00E206C0" w:rsidP="00E206C0">
      <w:pPr>
        <w:pStyle w:val="PeerJCode"/>
        <w:ind w:left="720"/>
      </w:pPr>
      <w:r w:rsidRPr="004915E9">
        <w:t>}</w:t>
      </w:r>
    </w:p>
    <w:p w14:paraId="325300D9" w14:textId="77777777" w:rsidR="00E206C0" w:rsidRDefault="00E206C0" w:rsidP="00E206C0">
      <w:pPr>
        <w:rPr>
          <w:rFonts w:ascii="Times" w:eastAsia="Cambria" w:hAnsi="Times" w:cs="Times New Roman"/>
        </w:rPr>
      </w:pPr>
    </w:p>
    <w:p w14:paraId="35545BD3" w14:textId="77777777" w:rsidR="00E206C0" w:rsidRDefault="00E206C0" w:rsidP="00E206C0">
      <w:pPr>
        <w:pStyle w:val="PeerJBodyText"/>
      </w:pPr>
      <w:r>
        <w:t>The new code:</w:t>
      </w:r>
    </w:p>
    <w:p w14:paraId="00538313" w14:textId="77777777" w:rsidR="00E206C0" w:rsidRDefault="00E206C0" w:rsidP="00E206C0">
      <w:pPr>
        <w:ind w:left="720"/>
        <w:rPr>
          <w:rFonts w:ascii="Consolas" w:eastAsia="Cambria" w:hAnsi="Consolas" w:cs="Consolas"/>
        </w:rPr>
      </w:pPr>
    </w:p>
    <w:p w14:paraId="1ED82614" w14:textId="77777777" w:rsidR="00E206C0" w:rsidRPr="004915E9" w:rsidRDefault="00E206C0" w:rsidP="00E206C0">
      <w:pPr>
        <w:pStyle w:val="PeerJCode"/>
        <w:ind w:left="720"/>
      </w:pPr>
      <w:r w:rsidRPr="004915E9">
        <w:t xml:space="preserve">if </w:t>
      </w:r>
      <w:proofErr w:type="gramStart"/>
      <w:r w:rsidRPr="004915E9">
        <w:t>(!missing</w:t>
      </w:r>
      <w:proofErr w:type="gramEnd"/>
      <w:r w:rsidRPr="004915E9">
        <w:t>(</w:t>
      </w:r>
      <w:proofErr w:type="spellStart"/>
      <w:r w:rsidRPr="004915E9">
        <w:t>dx_cols</w:t>
      </w:r>
      <w:proofErr w:type="spellEnd"/>
      <w:r w:rsidRPr="004915E9">
        <w:t>)) {</w:t>
      </w:r>
    </w:p>
    <w:p w14:paraId="65398D41"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spellStart"/>
      <w:proofErr w:type="gramStart"/>
      <w:r w:rsidRPr="004915E9">
        <w:rPr>
          <w:rFonts w:eastAsia="Cambria" w:cs="Consolas"/>
        </w:rPr>
        <w:t>as.matrix</w:t>
      </w:r>
      <w:proofErr w:type="spellEnd"/>
      <w:proofErr w:type="gramEnd"/>
      <w:r w:rsidRPr="004915E9">
        <w:rPr>
          <w:rFonts w:eastAsia="Cambria" w:cs="Consolas"/>
        </w:rPr>
        <w:t>(</w:t>
      </w:r>
      <w:proofErr w:type="spellStart"/>
      <w:r w:rsidRPr="004915E9">
        <w:rPr>
          <w:rFonts w:eastAsia="Cambria" w:cs="Consolas"/>
        </w:rPr>
        <w:t>dplyr</w:t>
      </w:r>
      <w:proofErr w:type="spellEnd"/>
      <w:r w:rsidRPr="004915E9">
        <w:rPr>
          <w:rFonts w:eastAsia="Cambria" w:cs="Consolas"/>
        </w:rPr>
        <w:t>::</w:t>
      </w:r>
      <w:proofErr w:type="spellStart"/>
      <w:r w:rsidRPr="004915E9">
        <w:rPr>
          <w:rFonts w:eastAsia="Cambria" w:cs="Consolas"/>
        </w:rPr>
        <w:t>mutate_all</w:t>
      </w:r>
      <w:proofErr w:type="spellEnd"/>
      <w:r w:rsidRPr="004915E9">
        <w:rPr>
          <w:rFonts w:eastAsia="Cambria" w:cs="Consolas"/>
        </w:rPr>
        <w:t>(</w:t>
      </w:r>
    </w:p>
    <w:p w14:paraId="6BECE37B"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proofErr w:type="gramStart"/>
      <w:r w:rsidRPr="004915E9">
        <w:rPr>
          <w:rFonts w:eastAsia="Cambria" w:cs="Consolas"/>
        </w:rPr>
        <w:t>dplyr</w:t>
      </w:r>
      <w:proofErr w:type="spellEnd"/>
      <w:r w:rsidRPr="004915E9">
        <w:rPr>
          <w:rFonts w:eastAsia="Cambria" w:cs="Consolas"/>
        </w:rPr>
        <w:t>::</w:t>
      </w:r>
      <w:proofErr w:type="gramEnd"/>
      <w:r w:rsidRPr="004915E9">
        <w:rPr>
          <w:rFonts w:eastAsia="Cambria" w:cs="Consolas"/>
        </w:rPr>
        <w:t>select(</w:t>
      </w:r>
    </w:p>
    <w:p w14:paraId="79DFE2F6" w14:textId="77777777" w:rsidR="00E206C0" w:rsidRPr="004915E9" w:rsidRDefault="00E206C0" w:rsidP="00E206C0">
      <w:pPr>
        <w:pStyle w:val="PeerJCode"/>
        <w:ind w:left="720"/>
        <w:rPr>
          <w:rFonts w:eastAsia="Cambria" w:cs="Consolas"/>
        </w:rPr>
      </w:pPr>
      <w:r w:rsidRPr="004915E9">
        <w:rPr>
          <w:rFonts w:eastAsia="Cambria" w:cs="Consolas"/>
        </w:rPr>
        <w:t xml:space="preserve">            data, !!</w:t>
      </w:r>
      <w:proofErr w:type="spellStart"/>
      <w:proofErr w:type="gramStart"/>
      <w:r w:rsidRPr="004915E9">
        <w:rPr>
          <w:rFonts w:eastAsia="Cambria" w:cs="Consolas"/>
        </w:rPr>
        <w:t>dplyr</w:t>
      </w:r>
      <w:proofErr w:type="spellEnd"/>
      <w:r w:rsidRPr="004915E9">
        <w:rPr>
          <w:rFonts w:eastAsia="Cambria" w:cs="Consolas"/>
        </w:rPr>
        <w:t>::</w:t>
      </w:r>
      <w:proofErr w:type="spellStart"/>
      <w:proofErr w:type="gramEnd"/>
      <w:r w:rsidRPr="004915E9">
        <w:rPr>
          <w:rFonts w:eastAsia="Cambria" w:cs="Consolas"/>
        </w:rPr>
        <w:t>enquo</w:t>
      </w:r>
      <w:proofErr w:type="spellEnd"/>
      <w:r w:rsidRPr="004915E9">
        <w:rPr>
          <w:rFonts w:eastAsia="Cambria" w:cs="Consolas"/>
        </w:rPr>
        <w:t>(</w:t>
      </w:r>
      <w:proofErr w:type="spellStart"/>
      <w:r w:rsidRPr="004915E9">
        <w:rPr>
          <w:rFonts w:eastAsia="Cambria" w:cs="Consolas"/>
        </w:rPr>
        <w:t>dx_cols</w:t>
      </w:r>
      <w:proofErr w:type="spellEnd"/>
      <w:r w:rsidRPr="004915E9">
        <w:rPr>
          <w:rFonts w:eastAsia="Cambria" w:cs="Consolas"/>
        </w:rPr>
        <w:t>)),</w:t>
      </w:r>
    </w:p>
    <w:p w14:paraId="1D12EC2F"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proofErr w:type="gramStart"/>
      <w:r w:rsidRPr="004915E9">
        <w:rPr>
          <w:rFonts w:eastAsia="Cambria" w:cs="Consolas"/>
        </w:rPr>
        <w:t>as.character</w:t>
      </w:r>
      <w:proofErr w:type="spellEnd"/>
      <w:proofErr w:type="gramEnd"/>
      <w:r w:rsidRPr="004915E9">
        <w:rPr>
          <w:rFonts w:eastAsia="Cambria" w:cs="Consolas"/>
        </w:rPr>
        <w:t>))</w:t>
      </w:r>
    </w:p>
    <w:p w14:paraId="79FB8171" w14:textId="77777777" w:rsidR="00E206C0" w:rsidRPr="004915E9" w:rsidRDefault="00E206C0" w:rsidP="00E206C0">
      <w:pPr>
        <w:pStyle w:val="PeerJCode"/>
        <w:ind w:left="720"/>
        <w:rPr>
          <w:rFonts w:eastAsia="Cambria" w:cs="Consolas"/>
        </w:rPr>
      </w:pPr>
      <w:r w:rsidRPr="004915E9">
        <w:rPr>
          <w:rFonts w:eastAsia="Cambria" w:cs="Consolas"/>
        </w:rPr>
        <w:t>} else {</w:t>
      </w:r>
    </w:p>
    <w:p w14:paraId="40A1B8FF" w14:textId="77777777" w:rsidR="00E206C0" w:rsidRPr="004915E9" w:rsidRDefault="00E206C0" w:rsidP="00E206C0">
      <w:pPr>
        <w:pStyle w:val="PeerJCode"/>
        <w:ind w:left="720"/>
        <w:rPr>
          <w:rFonts w:eastAsia="Cambria" w:cs="Consolas"/>
        </w:rPr>
      </w:pPr>
      <w:r w:rsidRPr="004915E9">
        <w:rPr>
          <w:rFonts w:eastAsia="Cambria" w:cs="Consolas"/>
        </w:rPr>
        <w:t xml:space="preserve">    </w:t>
      </w:r>
      <w:proofErr w:type="spellStart"/>
      <w:r w:rsidRPr="004915E9">
        <w:rPr>
          <w:rFonts w:eastAsia="Cambria" w:cs="Consolas"/>
        </w:rPr>
        <w:t>dxmat</w:t>
      </w:r>
      <w:proofErr w:type="spellEnd"/>
      <w:r w:rsidRPr="004915E9">
        <w:rPr>
          <w:rFonts w:eastAsia="Cambria" w:cs="Consolas"/>
        </w:rPr>
        <w:t xml:space="preserve"> &lt;- </w:t>
      </w:r>
      <w:proofErr w:type="gramStart"/>
      <w:r w:rsidRPr="004915E9">
        <w:rPr>
          <w:rFonts w:eastAsia="Cambria" w:cs="Consolas"/>
        </w:rPr>
        <w:t>matrix(</w:t>
      </w:r>
      <w:proofErr w:type="gramEnd"/>
      <w:r w:rsidRPr="004915E9">
        <w:rPr>
          <w:rFonts w:eastAsia="Cambria" w:cs="Consolas"/>
        </w:rPr>
        <w:t xml:space="preserve">"", </w:t>
      </w:r>
      <w:proofErr w:type="spellStart"/>
      <w:r w:rsidRPr="004915E9">
        <w:rPr>
          <w:rFonts w:eastAsia="Cambria" w:cs="Consolas"/>
        </w:rPr>
        <w:t>nrow</w:t>
      </w:r>
      <w:proofErr w:type="spellEnd"/>
      <w:r w:rsidRPr="004915E9">
        <w:rPr>
          <w:rFonts w:eastAsia="Cambria" w:cs="Consolas"/>
        </w:rPr>
        <w:t xml:space="preserve"> = </w:t>
      </w:r>
      <w:proofErr w:type="spellStart"/>
      <w:r w:rsidRPr="004915E9">
        <w:rPr>
          <w:rFonts w:eastAsia="Cambria" w:cs="Consolas"/>
        </w:rPr>
        <w:t>nrow</w:t>
      </w:r>
      <w:proofErr w:type="spellEnd"/>
      <w:r w:rsidRPr="004915E9">
        <w:rPr>
          <w:rFonts w:eastAsia="Cambria" w:cs="Consolas"/>
        </w:rPr>
        <w:t>(data))</w:t>
      </w:r>
    </w:p>
    <w:p w14:paraId="1742ECAD" w14:textId="77777777" w:rsidR="00E206C0" w:rsidRDefault="00E206C0" w:rsidP="00E206C0">
      <w:pPr>
        <w:pStyle w:val="PeerJCode"/>
        <w:ind w:left="720"/>
        <w:rPr>
          <w:rFonts w:eastAsia="Cambria" w:cs="Consolas"/>
        </w:rPr>
      </w:pPr>
      <w:r w:rsidRPr="004915E9">
        <w:rPr>
          <w:rFonts w:eastAsia="Cambria" w:cs="Consolas"/>
        </w:rPr>
        <w:t>}</w:t>
      </w:r>
    </w:p>
    <w:p w14:paraId="7D7E5ABF" w14:textId="77777777" w:rsidR="00E206C0" w:rsidRDefault="00E206C0" w:rsidP="00E206C0">
      <w:pPr>
        <w:rPr>
          <w:rFonts w:ascii="Consolas" w:eastAsia="Cambria" w:hAnsi="Consolas" w:cs="Consolas"/>
        </w:rPr>
      </w:pPr>
    </w:p>
    <w:p w14:paraId="736C508A" w14:textId="77777777" w:rsidR="00E206C0" w:rsidRPr="004915E9" w:rsidRDefault="00E206C0" w:rsidP="00E206C0">
      <w:pPr>
        <w:pStyle w:val="PeerJBodyText"/>
      </w:pPr>
      <w:r w:rsidRPr="004915E9">
        <w:t>One of the tests written to verify the problem didn’t reoccur:</w:t>
      </w:r>
    </w:p>
    <w:p w14:paraId="1D5AA16A" w14:textId="77777777" w:rsidR="00E206C0" w:rsidRDefault="00E206C0" w:rsidP="00E206C0">
      <w:pPr>
        <w:rPr>
          <w:rFonts w:ascii="Consolas" w:eastAsia="Cambria" w:hAnsi="Consolas" w:cs="Consolas"/>
        </w:rPr>
      </w:pPr>
    </w:p>
    <w:p w14:paraId="38EF2CE9" w14:textId="77777777" w:rsidR="00E206C0" w:rsidRPr="00284902" w:rsidRDefault="00E206C0" w:rsidP="0094397A">
      <w:pPr>
        <w:pStyle w:val="PeerJCode"/>
        <w:ind w:left="720"/>
      </w:pPr>
      <w:r w:rsidRPr="00284902">
        <w:t xml:space="preserve"># Due to previous use of </w:t>
      </w:r>
      <w:proofErr w:type="spellStart"/>
      <w:r w:rsidRPr="00284902">
        <w:t>sapply</w:t>
      </w:r>
      <w:proofErr w:type="spellEnd"/>
      <w:r w:rsidRPr="00284902">
        <w:t xml:space="preserve"> in </w:t>
      </w:r>
      <w:proofErr w:type="spellStart"/>
      <w:r w:rsidRPr="00284902">
        <w:t>ccc.R</w:t>
      </w:r>
      <w:proofErr w:type="spellEnd"/>
      <w:r w:rsidRPr="00284902">
        <w:t>, this would fail</w:t>
      </w:r>
    </w:p>
    <w:p w14:paraId="4A9AB279" w14:textId="77777777" w:rsidR="00E206C0" w:rsidRPr="00284902" w:rsidRDefault="00E206C0" w:rsidP="0094397A">
      <w:pPr>
        <w:pStyle w:val="PeerJCode"/>
        <w:ind w:left="720"/>
      </w:pPr>
      <w:proofErr w:type="spellStart"/>
      <w:r w:rsidRPr="00284902">
        <w:t>test_</w:t>
      </w:r>
      <w:proofErr w:type="gramStart"/>
      <w:r w:rsidRPr="00284902">
        <w:t>that</w:t>
      </w:r>
      <w:proofErr w:type="spellEnd"/>
      <w:r w:rsidRPr="00284902">
        <w:t>(</w:t>
      </w:r>
      <w:proofErr w:type="gramEnd"/>
      <w:r w:rsidRPr="00284902">
        <w:t>paste("1 patient with multiple rows of no diagnosis",</w:t>
      </w:r>
    </w:p>
    <w:p w14:paraId="2BBD9EE7" w14:textId="77777777" w:rsidR="00E206C0" w:rsidRPr="00284902" w:rsidRDefault="00E206C0" w:rsidP="0094397A">
      <w:pPr>
        <w:pStyle w:val="PeerJCode"/>
        <w:ind w:left="720"/>
      </w:pPr>
      <w:r w:rsidRPr="00284902">
        <w:t xml:space="preserve">                "data - should have all CCCs as FALSE"), {</w:t>
      </w:r>
    </w:p>
    <w:p w14:paraId="2485E0AE" w14:textId="77777777" w:rsidR="00E206C0" w:rsidRPr="00284902" w:rsidRDefault="00E206C0" w:rsidP="0094397A">
      <w:pPr>
        <w:pStyle w:val="PeerJCode"/>
        <w:ind w:left="720"/>
      </w:pPr>
      <w:r w:rsidRPr="00284902">
        <w:t xml:space="preserve">  </w:t>
      </w:r>
      <w:proofErr w:type="spellStart"/>
      <w:r w:rsidRPr="00284902">
        <w:t>expect_</w:t>
      </w:r>
      <w:proofErr w:type="gramStart"/>
      <w:r w:rsidRPr="00284902">
        <w:t>true</w:t>
      </w:r>
      <w:proofErr w:type="spellEnd"/>
      <w:r w:rsidRPr="00284902">
        <w:t>(</w:t>
      </w:r>
      <w:proofErr w:type="gramEnd"/>
      <w:r w:rsidRPr="00284902">
        <w:t>all(ccc(</w:t>
      </w:r>
      <w:proofErr w:type="spellStart"/>
      <w:r w:rsidRPr="00284902">
        <w:t>dplyr</w:t>
      </w:r>
      <w:proofErr w:type="spellEnd"/>
      <w:r w:rsidRPr="00284902">
        <w:t>::</w:t>
      </w:r>
      <w:proofErr w:type="spellStart"/>
      <w:r w:rsidRPr="00284902">
        <w:t>data_frame</w:t>
      </w:r>
      <w:proofErr w:type="spellEnd"/>
      <w:r w:rsidRPr="00284902">
        <w:t>(</w:t>
      </w:r>
    </w:p>
    <w:p w14:paraId="3F09481B" w14:textId="77777777" w:rsidR="00E206C0" w:rsidRPr="00284902" w:rsidRDefault="00E206C0" w:rsidP="0094397A">
      <w:pPr>
        <w:pStyle w:val="PeerJCode"/>
        <w:ind w:left="720"/>
      </w:pPr>
      <w:r w:rsidRPr="00284902">
        <w:t xml:space="preserve">      id = 'a',</w:t>
      </w:r>
    </w:p>
    <w:p w14:paraId="622005EE" w14:textId="77777777" w:rsidR="00E206C0" w:rsidRPr="00284902" w:rsidRDefault="00E206C0" w:rsidP="0094397A">
      <w:pPr>
        <w:pStyle w:val="PeerJCode"/>
        <w:ind w:left="720"/>
      </w:pPr>
      <w:r w:rsidRPr="00284902">
        <w:t xml:space="preserve">      dx1 = NA,</w:t>
      </w:r>
    </w:p>
    <w:p w14:paraId="0190584D" w14:textId="77777777" w:rsidR="00E206C0" w:rsidRPr="00284902" w:rsidRDefault="00E206C0" w:rsidP="0094397A">
      <w:pPr>
        <w:pStyle w:val="PeerJCode"/>
        <w:ind w:left="720"/>
      </w:pPr>
      <w:r w:rsidRPr="00284902">
        <w:t xml:space="preserve">      dx2 = NA),</w:t>
      </w:r>
    </w:p>
    <w:p w14:paraId="19983779" w14:textId="77777777" w:rsidR="00E206C0" w:rsidRPr="00284902" w:rsidRDefault="00E206C0" w:rsidP="0094397A">
      <w:pPr>
        <w:pStyle w:val="PeerJCode"/>
        <w:ind w:left="720"/>
      </w:pPr>
      <w:r w:rsidRPr="00284902">
        <w:t xml:space="preserve">    </w:t>
      </w:r>
      <w:proofErr w:type="spellStart"/>
      <w:r w:rsidRPr="00284902">
        <w:t>dx_cols</w:t>
      </w:r>
      <w:proofErr w:type="spellEnd"/>
      <w:r w:rsidRPr="00284902">
        <w:t xml:space="preserve"> = </w:t>
      </w:r>
      <w:proofErr w:type="spellStart"/>
      <w:proofErr w:type="gramStart"/>
      <w:r w:rsidRPr="00284902">
        <w:t>dplyr</w:t>
      </w:r>
      <w:proofErr w:type="spellEnd"/>
      <w:r w:rsidRPr="00284902">
        <w:t>::</w:t>
      </w:r>
      <w:proofErr w:type="spellStart"/>
      <w:proofErr w:type="gramEnd"/>
      <w:r w:rsidRPr="00284902">
        <w:t>starts_with</w:t>
      </w:r>
      <w:proofErr w:type="spellEnd"/>
      <w:r w:rsidRPr="00284902">
        <w:t>("dx"),</w:t>
      </w:r>
    </w:p>
    <w:p w14:paraId="7F94EAF4" w14:textId="77777777" w:rsidR="00E206C0" w:rsidRPr="00284902" w:rsidRDefault="00E206C0" w:rsidP="0094397A">
      <w:pPr>
        <w:pStyle w:val="PeerJCode"/>
        <w:ind w:left="720"/>
      </w:pPr>
      <w:r w:rsidRPr="00284902">
        <w:t xml:space="preserve">    </w:t>
      </w:r>
      <w:proofErr w:type="spellStart"/>
      <w:r w:rsidRPr="00284902">
        <w:t>icdv</w:t>
      </w:r>
      <w:proofErr w:type="spellEnd"/>
      <w:r w:rsidRPr="00284902">
        <w:t xml:space="preserve">    = code) == 0))</w:t>
      </w:r>
    </w:p>
    <w:p w14:paraId="0F06A1B8" w14:textId="77777777" w:rsidR="00E206C0" w:rsidRPr="00284902" w:rsidRDefault="00E206C0" w:rsidP="0094397A">
      <w:pPr>
        <w:pStyle w:val="PeerJCode"/>
        <w:ind w:left="720"/>
      </w:pPr>
      <w:r w:rsidRPr="00284902">
        <w:t xml:space="preserve">  }</w:t>
      </w:r>
    </w:p>
    <w:p w14:paraId="21E98126" w14:textId="13D0C5FC" w:rsidR="00E206C0" w:rsidRPr="0094397A" w:rsidRDefault="00E206C0" w:rsidP="0094397A">
      <w:pPr>
        <w:pStyle w:val="PeerJCode"/>
        <w:ind w:left="720"/>
        <w:rPr>
          <w:rFonts w:ascii="Arial" w:hAnsi="Arial"/>
        </w:rPr>
      </w:pPr>
      <w:r w:rsidRPr="00284902">
        <w:t>)</w:t>
      </w:r>
    </w:p>
    <w:p w14:paraId="0E95B209" w14:textId="55A474A4" w:rsidR="009918CC" w:rsidRDefault="009918CC" w:rsidP="00880E84">
      <w:pPr>
        <w:contextualSpacing w:val="0"/>
        <w:rPr>
          <w:rFonts w:ascii="Times" w:eastAsia="Cambria" w:hAnsi="Times" w:cs="Times New Roman"/>
          <w:szCs w:val="24"/>
        </w:rPr>
      </w:pPr>
    </w:p>
    <w:p w14:paraId="2E001391" w14:textId="72F8C5F9" w:rsidR="009918CC" w:rsidRPr="009918CC" w:rsidRDefault="009918CC" w:rsidP="009918CC">
      <w:pPr>
        <w:contextualSpacing w:val="0"/>
        <w:rPr>
          <w:rFonts w:ascii="Times" w:eastAsia="Cambria" w:hAnsi="Times" w:cs="Times New Roman"/>
          <w:szCs w:val="24"/>
        </w:rPr>
      </w:pPr>
      <w:r w:rsidRPr="0094397A">
        <w:rPr>
          <w:rFonts w:ascii="Times" w:eastAsia="Cambria" w:hAnsi="Times" w:cs="Times New Roman"/>
          <w:b/>
          <w:szCs w:val="24"/>
        </w:rPr>
        <w:t>Testing Anti-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w:t>
      </w:r>
      <w:r w:rsidR="00D15F92">
        <w:rPr>
          <w:rFonts w:ascii="Times" w:eastAsia="Cambria" w:hAnsi="Times" w:cs="Times New Roman"/>
          <w:szCs w:val="24"/>
        </w:rPr>
        <w:t xml:space="preserve"> </w:t>
      </w:r>
      <w:r w:rsidR="00D15F92">
        <w:rPr>
          <w:rFonts w:ascii="Times" w:eastAsia="Cambria" w:hAnsi="Times" w:cs="Times New Roman"/>
          <w:szCs w:val="24"/>
        </w:rPr>
        <w:fldChar w:fldCharType="begin"/>
      </w:r>
      <w:r w:rsidR="00D15F92">
        <w:rPr>
          <w:rFonts w:ascii="Times" w:eastAsia="Cambria" w:hAnsi="Times" w:cs="Times New Roman"/>
          <w:szCs w:val="24"/>
        </w:rPr>
        <w:instrText xml:space="preserve"> ADDIN ZOTERO_ITEM CSL_CITATION {"citationID":"1ormKrFB","properties":{"formattedCitation":"(Moilanen, 2014; Carr, 2015; Stack Overflow Contributors, 2017)","plainCitation":"(Moilanen, 2014; Carr, 2015; Stack Overflow Contributors, 2017)","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id":1706,"uris":["http://zotero.org/users/2180197/items/CKUA5RNM"],"uri":["http://zotero.org/users/2180197/items/CKUA5RNM"],"itemData":{"id":1706,"type":"webpage","title":"TDD Anti-Patterns","URL":"https://web.archive.org/web/20150726134212/http://blog.james-carr.org:80/2006/11/03/tdd-anti-patterns/","author":[{"family":"Carr","given":"James"}],"issued":{"date-parts":[["2015",7,26]]}}},{"id":1690,"uris":["http://zotero.org/users/2180197/items/CMWQP5ZP"],"uri":["http://zotero.org/users/2180197/items/CMWQP5ZP"],"itemData":{"id":1690,"type":"webpage","title":"Unit testing Anti-patterns catalogue","URL":"https://stackoverflow.com/questions/333682/unit-testing-anti-patterns-catalogue","author":[{"literal":"Stack Overflow Contributors"}],"issued":{"date-parts":[["2017"]]},"accessed":{"date-parts":[["2018",4,12]]}}}],"schema":"https://github.com/citation-style-language/schema/raw/master/csl-citation.json"} </w:instrText>
      </w:r>
      <w:r w:rsidR="00D15F92">
        <w:rPr>
          <w:rFonts w:ascii="Times" w:eastAsia="Cambria" w:hAnsi="Times" w:cs="Times New Roman"/>
          <w:szCs w:val="24"/>
        </w:rPr>
        <w:fldChar w:fldCharType="separate"/>
      </w:r>
      <w:r w:rsidR="00D15F92">
        <w:rPr>
          <w:rFonts w:ascii="Times" w:eastAsia="Cambria" w:hAnsi="Times" w:cs="Times New Roman"/>
          <w:noProof/>
          <w:szCs w:val="24"/>
        </w:rPr>
        <w:t>(Moilanen, 2014; Carr, 2015; Stack Overflow Contributors, 2017)</w:t>
      </w:r>
      <w:r w:rsidR="00D15F92">
        <w:rPr>
          <w:rFonts w:ascii="Times" w:eastAsia="Cambria" w:hAnsi="Times" w:cs="Times New Roman"/>
          <w:szCs w:val="24"/>
        </w:rPr>
        <w:fldChar w:fldCharType="end"/>
      </w:r>
      <w:r w:rsidRPr="009918CC">
        <w:rPr>
          <w:rFonts w:ascii="Times" w:eastAsia="Cambria" w:hAnsi="Times" w:cs="Times New Roman"/>
          <w:szCs w:val="24"/>
        </w:rPr>
        <w:t>. Some key problems that novices experience when learning how to test software are:</w:t>
      </w:r>
    </w:p>
    <w:p w14:paraId="53FB66D5" w14:textId="77777777" w:rsidR="009918CC" w:rsidRPr="009918CC" w:rsidRDefault="009918CC" w:rsidP="009918CC">
      <w:pPr>
        <w:contextualSpacing w:val="0"/>
        <w:rPr>
          <w:rFonts w:ascii="Times" w:eastAsia="Cambria" w:hAnsi="Times" w:cs="Times New Roman"/>
          <w:szCs w:val="24"/>
        </w:rPr>
      </w:pPr>
    </w:p>
    <w:p w14:paraId="5C2BAB98" w14:textId="77777777" w:rsidR="009918CC" w:rsidRDefault="009918CC" w:rsidP="00FE7216">
      <w:pPr>
        <w:pStyle w:val="ListParagraph"/>
        <w:numPr>
          <w:ilvl w:val="0"/>
          <w:numId w:val="10"/>
        </w:numPr>
        <w:contextualSpacing w:val="0"/>
        <w:rPr>
          <w:rFonts w:ascii="Times" w:eastAsia="Cambria" w:hAnsi="Times" w:cs="Times New Roman"/>
          <w:szCs w:val="24"/>
        </w:rPr>
      </w:pPr>
      <w:r w:rsidRPr="0094397A">
        <w:rPr>
          <w:rFonts w:ascii="Times" w:eastAsia="Cambria" w:hAnsi="Times" w:cs="Times New Roman"/>
          <w:szCs w:val="24"/>
        </w:rPr>
        <w:t>Interdependent tests - Interdependent tests can cause multiple test failures. When a failure in an early test case breaks a later test, it can cause difficulty in resolution and remediation.</w:t>
      </w:r>
    </w:p>
    <w:p w14:paraId="5F4B6E95" w14:textId="77777777" w:rsidR="009918CC" w:rsidRDefault="009918CC"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25C57546" w14:textId="77777777" w:rsidR="009918CC" w:rsidRDefault="009918CC" w:rsidP="00FE7216">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Slow running tests – As much as possible, tests should be automated but still run quickly. If the testing process takes too long consider refactoring tests or evaluating the performance of the software being tested.</w:t>
      </w:r>
    </w:p>
    <w:p w14:paraId="5AD41FA7" w14:textId="4EBE4970" w:rsidR="009918CC" w:rsidRPr="00D6059D" w:rsidRDefault="009918CC" w:rsidP="0094397A">
      <w:pPr>
        <w:pStyle w:val="ListParagraph"/>
        <w:numPr>
          <w:ilvl w:val="0"/>
          <w:numId w:val="10"/>
        </w:numPr>
        <w:contextualSpacing w:val="0"/>
        <w:rPr>
          <w:rFonts w:ascii="Times" w:eastAsia="Cambria" w:hAnsi="Times" w:cs="Times New Roman"/>
          <w:szCs w:val="24"/>
        </w:rPr>
      </w:pPr>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p>
    <w:p w14:paraId="46443A93" w14:textId="77777777" w:rsidR="009918CC" w:rsidRPr="002D08F9" w:rsidRDefault="009918CC" w:rsidP="009918CC">
      <w:pPr>
        <w:ind w:left="720"/>
        <w:rPr>
          <w:rFonts w:ascii="Consolas" w:eastAsia="Cambria" w:hAnsi="Consolas" w:cs="Consolas"/>
        </w:rPr>
      </w:pPr>
    </w:p>
    <w:p w14:paraId="77ADDC67" w14:textId="08DF5DA8" w:rsidR="009918CC" w:rsidRPr="00E02B87" w:rsidRDefault="009918CC" w:rsidP="0094397A">
      <w:pPr>
        <w:pStyle w:val="Heading3"/>
      </w:pPr>
      <w:r w:rsidRPr="00E02B87">
        <w:t xml:space="preserve">SOFTWARE </w:t>
      </w:r>
      <w:r w:rsidR="005427CB">
        <w:t>OPTIMIZATION</w:t>
      </w:r>
    </w:p>
    <w:p w14:paraId="6070597B" w14:textId="4F045C6D" w:rsidR="00880E84" w:rsidRDefault="00880E84" w:rsidP="005C6BD8">
      <w:pPr>
        <w:contextualSpacing w:val="0"/>
        <w:rPr>
          <w:rFonts w:ascii="Times" w:eastAsia="Cambria" w:hAnsi="Times" w:cs="Times New Roman"/>
          <w:szCs w:val="24"/>
        </w:rPr>
      </w:pPr>
    </w:p>
    <w:p w14:paraId="5DA5A2F8" w14:textId="17D5C6E2" w:rsidR="00A80936" w:rsidRPr="00A80936" w:rsidRDefault="00A80936" w:rsidP="00A80936">
      <w:pPr>
        <w:contextualSpacing w:val="0"/>
        <w:rPr>
          <w:rFonts w:ascii="Times" w:eastAsia="Cambria" w:hAnsi="Times" w:cs="Times New Roman"/>
          <w:szCs w:val="24"/>
        </w:rPr>
      </w:pPr>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w:t>
      </w:r>
      <w:r w:rsidR="00354725">
        <w:rPr>
          <w:rFonts w:ascii="Times" w:eastAsia="Cambria" w:hAnsi="Times" w:cs="Times New Roman"/>
          <w:szCs w:val="24"/>
        </w:rPr>
        <w:t xml:space="preserve"> </w:t>
      </w:r>
      <w:r w:rsidR="00354725">
        <w:rPr>
          <w:rFonts w:ascii="Times" w:eastAsia="Cambria" w:hAnsi="Times" w:cs="Times New Roman"/>
          <w:szCs w:val="24"/>
        </w:rPr>
        <w:fldChar w:fldCharType="begin"/>
      </w:r>
      <w:r w:rsidR="00354725">
        <w:rPr>
          <w:rFonts w:ascii="Times" w:eastAsia="Cambria" w:hAnsi="Times" w:cs="Times New Roman"/>
          <w:szCs w:val="24"/>
        </w:rPr>
        <w:instrText xml:space="preserve"> ADDIN ZOTERO_ITEM CSL_CITATION {"citationID":"Sn0ttuiR","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354725">
        <w:rPr>
          <w:rFonts w:ascii="Times" w:eastAsia="Cambria" w:hAnsi="Times" w:cs="Times New Roman"/>
          <w:szCs w:val="24"/>
        </w:rPr>
        <w:fldChar w:fldCharType="separate"/>
      </w:r>
      <w:r w:rsidR="00354725">
        <w:rPr>
          <w:rFonts w:ascii="Times" w:eastAsia="Cambria" w:hAnsi="Times" w:cs="Times New Roman"/>
          <w:noProof/>
          <w:szCs w:val="24"/>
        </w:rPr>
        <w:t>(Sommerville, 2015)</w:t>
      </w:r>
      <w:r w:rsidR="00354725">
        <w:rPr>
          <w:rFonts w:ascii="Times" w:eastAsia="Cambria" w:hAnsi="Times" w:cs="Times New Roman"/>
          <w:szCs w:val="24"/>
        </w:rPr>
        <w:fldChar w:fldCharType="end"/>
      </w:r>
      <w:r w:rsidRPr="00A80936">
        <w:rPr>
          <w:rFonts w:ascii="Times" w:eastAsia="Cambria" w:hAnsi="Times" w:cs="Times New Roman"/>
          <w:szCs w:val="24"/>
        </w:rPr>
        <w:t>, they often fail to provide details on how best to evaluate software performance or how to plan for performance during the various phases of software lifecycle.</w:t>
      </w:r>
    </w:p>
    <w:p w14:paraId="3669F3AA" w14:textId="77777777" w:rsidR="00A80936" w:rsidRPr="00A80936" w:rsidRDefault="00A80936" w:rsidP="00A80936">
      <w:pPr>
        <w:contextualSpacing w:val="0"/>
        <w:rPr>
          <w:rFonts w:ascii="Times" w:eastAsia="Cambria" w:hAnsi="Times" w:cs="Times New Roman"/>
          <w:szCs w:val="24"/>
        </w:rPr>
      </w:pPr>
    </w:p>
    <w:p w14:paraId="755A9EE1" w14:textId="0B283FEF" w:rsidR="00A80936" w:rsidRDefault="00A80936" w:rsidP="00A80936">
      <w:pPr>
        <w:rPr>
          <w:rFonts w:ascii="Times" w:eastAsia="Cambria" w:hAnsi="Times" w:cs="Times New Roman"/>
          <w:szCs w:val="24"/>
        </w:rPr>
      </w:pPr>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r w:rsidRPr="00A80936">
        <w:rPr>
          <w:rFonts w:ascii="Times" w:eastAsia="Cambria" w:hAnsi="Times" w:cs="Times New Roman"/>
          <w:szCs w:val="24"/>
        </w:rPr>
        <w:t xml:space="preserve">The key aspects </w:t>
      </w:r>
      <w:r w:rsidRPr="00A80936">
        <w:rPr>
          <w:rFonts w:ascii="Times" w:eastAsia="Cambria" w:hAnsi="Times" w:cs="Times New Roman"/>
          <w:szCs w:val="24"/>
        </w:rPr>
        <w:lastRenderedPageBreak/>
        <w:t>of software optimization discussed in this are: identify a performance target, understanding and applying Big O notation, and the use code profiling and benchmarking tools.</w:t>
      </w:r>
    </w:p>
    <w:p w14:paraId="377A8019" w14:textId="4F88B756" w:rsidR="00A80936" w:rsidRDefault="00A80936" w:rsidP="00A80936">
      <w:pPr>
        <w:contextualSpacing w:val="0"/>
        <w:rPr>
          <w:rFonts w:ascii="Times" w:eastAsia="Cambria" w:hAnsi="Times" w:cs="Times New Roman"/>
          <w:szCs w:val="24"/>
        </w:rPr>
      </w:pPr>
    </w:p>
    <w:p w14:paraId="31C6E3C6" w14:textId="247FE057" w:rsidR="00634D29" w:rsidRPr="0094397A" w:rsidRDefault="00634D29" w:rsidP="00A80936">
      <w:pPr>
        <w:contextualSpacing w:val="0"/>
        <w:rPr>
          <w:rFonts w:ascii="Times" w:eastAsia="Cambria" w:hAnsi="Times" w:cs="Times New Roman"/>
          <w:b/>
          <w:szCs w:val="24"/>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p>
    <w:p w14:paraId="5F099FFB" w14:textId="77777777" w:rsidR="00490AF5" w:rsidRDefault="00490AF5" w:rsidP="00490AF5">
      <w:pPr>
        <w:pStyle w:val="ListParagraph"/>
        <w:numPr>
          <w:ilvl w:val="0"/>
          <w:numId w:val="11"/>
        </w:numPr>
        <w:spacing w:line="240" w:lineRule="auto"/>
        <w:rPr>
          <w:rFonts w:ascii="Times" w:eastAsia="Cambria" w:hAnsi="Times" w:cs="Times New Roman"/>
        </w:rPr>
      </w:pPr>
      <w:r>
        <w:rPr>
          <w:rFonts w:ascii="Times" w:eastAsia="Cambria" w:hAnsi="Times" w:cs="Times New Roman"/>
        </w:rPr>
        <w:t>Identify functional and non-functional requirements of the software being developed.</w:t>
      </w:r>
    </w:p>
    <w:p w14:paraId="0F4B38C1" w14:textId="77777777" w:rsidR="00490AF5" w:rsidRDefault="00490AF5" w:rsidP="00490AF5">
      <w:pPr>
        <w:pStyle w:val="ListParagraph"/>
        <w:numPr>
          <w:ilvl w:val="0"/>
          <w:numId w:val="11"/>
        </w:numPr>
        <w:spacing w:line="240" w:lineRule="auto"/>
        <w:rPr>
          <w:rFonts w:ascii="Times" w:eastAsia="Cambria" w:hAnsi="Times" w:cs="Times New Roman"/>
        </w:rPr>
      </w:pPr>
      <w:r>
        <w:rPr>
          <w:rFonts w:ascii="Times" w:eastAsia="Cambria" w:hAnsi="Times" w:cs="Times New Roman"/>
        </w:rPr>
        <w:t>If software performance is key to the software requirements, develop repeatable tests to evaluate performance</w:t>
      </w:r>
    </w:p>
    <w:p w14:paraId="77888171" w14:textId="77777777" w:rsidR="00490AF5" w:rsidRPr="00E262CF" w:rsidRDefault="00490AF5" w:rsidP="00490AF5">
      <w:pPr>
        <w:rPr>
          <w:rFonts w:ascii="Times" w:eastAsia="Cambria" w:hAnsi="Times" w:cs="Times New Roman"/>
        </w:rPr>
      </w:pPr>
    </w:p>
    <w:p w14:paraId="6BE98305" w14:textId="049703EE" w:rsidR="00490AF5" w:rsidRDefault="00490AF5" w:rsidP="00490AF5">
      <w:pPr>
        <w:rPr>
          <w:rFonts w:ascii="Times" w:eastAsia="Cambria" w:hAnsi="Times" w:cs="Times New Roman"/>
        </w:rPr>
      </w:pPr>
      <w:r w:rsidRPr="0094397A">
        <w:rPr>
          <w:rFonts w:ascii="Times" w:eastAsia="Cambria" w:hAnsi="Times" w:cs="Times New Roman"/>
          <w:b/>
        </w:rPr>
        <w:t>Discussion:</w:t>
      </w:r>
      <w:r>
        <w:rPr>
          <w:rFonts w:ascii="Times" w:eastAsia="Cambria" w:hAnsi="Times" w:cs="Times New Roman"/>
        </w:rPr>
        <w:t xml:space="preserve"> </w:t>
      </w:r>
      <w:r w:rsidRPr="005C6BD8">
        <w:rPr>
          <w:rFonts w:ascii="Times" w:eastAsia="Cambria" w:hAnsi="Times" w:cs="Times New Roman"/>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rPr>
        <w:t>make a decision</w:t>
      </w:r>
      <w:proofErr w:type="gramEnd"/>
      <w:r w:rsidRPr="005C6BD8">
        <w:rPr>
          <w:rFonts w:ascii="Times" w:eastAsia="Cambria" w:hAnsi="Times" w:cs="Times New Roman"/>
        </w:rPr>
        <w:t xml:space="preserve"> as to what is good enough for the software being developed.  A pragmatic approach is best – do not spend time optim</w:t>
      </w:r>
      <w:r>
        <w:rPr>
          <w:rFonts w:ascii="Times" w:eastAsia="Cambria" w:hAnsi="Times" w:cs="Times New Roman"/>
        </w:rPr>
        <w:t xml:space="preserve">izing if it does not add value. </w:t>
      </w:r>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w:t>
      </w:r>
      <w:r w:rsidR="00347B9F">
        <w:rPr>
          <w:rFonts w:ascii="Times" w:eastAsia="Cambria" w:hAnsi="Times" w:cs="Times New Roman"/>
        </w:rPr>
        <w:t>versus</w:t>
      </w:r>
      <w:r w:rsidRPr="005C6BD8">
        <w:rPr>
          <w:rFonts w:ascii="Times" w:eastAsia="Cambria" w:hAnsi="Times" w:cs="Times New Roman"/>
        </w:rPr>
        <w:t xml:space="preserve">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p>
    <w:p w14:paraId="78543A18" w14:textId="77777777" w:rsidR="00490AF5" w:rsidRPr="005C6BD8" w:rsidRDefault="00490AF5" w:rsidP="00490AF5">
      <w:pPr>
        <w:rPr>
          <w:rFonts w:ascii="Times" w:eastAsia="Cambria" w:hAnsi="Times" w:cs="Times New Roman"/>
        </w:rPr>
      </w:pPr>
    </w:p>
    <w:p w14:paraId="52459E7B" w14:textId="77777777" w:rsidR="00490AF5" w:rsidRDefault="00490AF5" w:rsidP="00490AF5">
      <w:pPr>
        <w:rPr>
          <w:rFonts w:ascii="Times" w:eastAsia="Cambria" w:hAnsi="Times" w:cs="Times New Roman"/>
        </w:rPr>
      </w:pPr>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p>
    <w:p w14:paraId="53DDC6F3" w14:textId="77777777" w:rsidR="00490AF5" w:rsidRPr="005C6BD8" w:rsidRDefault="00490AF5" w:rsidP="00490AF5">
      <w:pPr>
        <w:rPr>
          <w:rFonts w:ascii="Times" w:eastAsia="Cambria" w:hAnsi="Times" w:cs="Times New Roman"/>
        </w:rPr>
      </w:pPr>
    </w:p>
    <w:p w14:paraId="7E263230" w14:textId="63FDDD33" w:rsidR="00490AF5" w:rsidRPr="005C6BD8" w:rsidRDefault="00490AF5" w:rsidP="00490AF5">
      <w:pPr>
        <w:rPr>
          <w:rFonts w:ascii="Times" w:eastAsia="Cambria" w:hAnsi="Times" w:cs="Times New Roman"/>
        </w:rPr>
      </w:pPr>
      <w:r w:rsidRPr="005C6BD8">
        <w:rPr>
          <w:rFonts w:ascii="Times" w:eastAsia="Cambria" w:hAnsi="Times" w:cs="Times New Roman"/>
        </w:rPr>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w:t>
      </w:r>
      <w:proofErr w:type="spellStart"/>
      <w:r w:rsidR="00354725" w:rsidRPr="0094397A">
        <w:rPr>
          <w:rFonts w:ascii="Consolas" w:eastAsia="Cambria" w:hAnsi="Consolas" w:cs="Consolas"/>
        </w:rPr>
        <w:t>pccc</w:t>
      </w:r>
      <w:proofErr w:type="spellEnd"/>
      <w:r>
        <w:rPr>
          <w:rFonts w:ascii="Times" w:eastAsia="Cambria" w:hAnsi="Times" w:cs="Times New Roman"/>
        </w:rPr>
        <w:t xml:space="preserve"> using the </w:t>
      </w:r>
      <w:r w:rsidRPr="0094397A">
        <w:rPr>
          <w:rFonts w:ascii="Consolas" w:eastAsia="Cambria" w:hAnsi="Consolas" w:cs="Consolas"/>
        </w:rPr>
        <w:t>microbenchmark</w:t>
      </w:r>
      <w:r>
        <w:rPr>
          <w:rFonts w:ascii="Times" w:eastAsia="Cambria" w:hAnsi="Times" w:cs="Times New Roman"/>
        </w:rPr>
        <w:t xml:space="preserve"> package (one could also use </w:t>
      </w:r>
      <w:r w:rsidRPr="0094397A">
        <w:rPr>
          <w:rFonts w:ascii="Consolas" w:eastAsia="Cambria" w:hAnsi="Consolas" w:cs="Consolas"/>
        </w:rPr>
        <w:t>bench</w:t>
      </w:r>
      <w:r>
        <w:rPr>
          <w:rFonts w:ascii="Times" w:eastAsia="Cambria" w:hAnsi="Times" w:cs="Times New Roman"/>
        </w:rPr>
        <w:t xml:space="preserve">, </w:t>
      </w:r>
      <w:proofErr w:type="spellStart"/>
      <w:r w:rsidRPr="0094397A">
        <w:rPr>
          <w:rFonts w:ascii="Consolas" w:eastAsia="Cambria" w:hAnsi="Consolas" w:cs="Consolas"/>
        </w:rPr>
        <w:t>benchr</w:t>
      </w:r>
      <w:proofErr w:type="spellEnd"/>
      <w:r>
        <w:rPr>
          <w:rFonts w:ascii="Times" w:eastAsia="Cambria" w:hAnsi="Times" w:cs="Times New Roman"/>
        </w:rPr>
        <w:t xml:space="preserve">, or other </w:t>
      </w:r>
      <w:r w:rsidR="00CB23B8">
        <w:rPr>
          <w:rFonts w:ascii="Times" w:eastAsia="Cambria" w:hAnsi="Times" w:cs="Times New Roman"/>
        </w:rPr>
        <w:t>similar</w:t>
      </w:r>
      <w:r>
        <w:rPr>
          <w:rFonts w:ascii="Times" w:eastAsia="Cambria" w:hAnsi="Times" w:cs="Times New Roman"/>
        </w:rPr>
        <w:t xml:space="preserve"> R packages).</w:t>
      </w:r>
    </w:p>
    <w:p w14:paraId="1A605A72" w14:textId="77777777" w:rsidR="00490AF5" w:rsidRDefault="00490AF5" w:rsidP="00490AF5">
      <w:pPr>
        <w:rPr>
          <w:rFonts w:ascii="Times" w:eastAsia="Cambria" w:hAnsi="Times" w:cs="Consolas"/>
        </w:rPr>
      </w:pPr>
    </w:p>
    <w:p w14:paraId="7D7A7664" w14:textId="77777777" w:rsidR="00490AF5" w:rsidRPr="005C6BD8" w:rsidRDefault="00490AF5" w:rsidP="0094397A">
      <w:pPr>
        <w:pStyle w:val="PeerJCode"/>
        <w:ind w:left="720"/>
      </w:pPr>
      <w:r w:rsidRPr="005C6BD8">
        <w:t>library(</w:t>
      </w:r>
      <w:proofErr w:type="spellStart"/>
      <w:r w:rsidRPr="005C6BD8">
        <w:t>pccc</w:t>
      </w:r>
      <w:proofErr w:type="spellEnd"/>
      <w:r w:rsidRPr="005C6BD8">
        <w:t>)</w:t>
      </w:r>
    </w:p>
    <w:p w14:paraId="5E1CD642" w14:textId="77777777" w:rsidR="00490AF5" w:rsidRPr="005C6BD8" w:rsidRDefault="00490AF5" w:rsidP="0094397A">
      <w:pPr>
        <w:pStyle w:val="PeerJCode"/>
        <w:ind w:left="720"/>
      </w:pPr>
      <w:proofErr w:type="spellStart"/>
      <w:r w:rsidRPr="005C6BD8">
        <w:t>rm</w:t>
      </w:r>
      <w:proofErr w:type="spellEnd"/>
      <w:r w:rsidRPr="005C6BD8">
        <w:t>(list=</w:t>
      </w:r>
      <w:proofErr w:type="gramStart"/>
      <w:r w:rsidRPr="005C6BD8">
        <w:t>ls(</w:t>
      </w:r>
      <w:proofErr w:type="gramEnd"/>
      <w:r w:rsidRPr="005C6BD8">
        <w:t>))</w:t>
      </w:r>
    </w:p>
    <w:p w14:paraId="6B2CB619" w14:textId="77777777" w:rsidR="00637490" w:rsidRDefault="00490AF5" w:rsidP="00637490">
      <w:pPr>
        <w:pStyle w:val="PeerJCode"/>
        <w:ind w:left="720"/>
      </w:pPr>
      <w:proofErr w:type="spellStart"/>
      <w:proofErr w:type="gramStart"/>
      <w:r w:rsidRPr="005C6BD8">
        <w:t>gc</w:t>
      </w:r>
      <w:proofErr w:type="spellEnd"/>
      <w:r w:rsidRPr="005C6BD8">
        <w:t>(</w:t>
      </w:r>
      <w:proofErr w:type="gramEnd"/>
      <w:r w:rsidRPr="005C6BD8">
        <w:t>)</w:t>
      </w:r>
    </w:p>
    <w:p w14:paraId="124CDBD3" w14:textId="77777777" w:rsidR="00637490" w:rsidRDefault="00637490" w:rsidP="00637490">
      <w:pPr>
        <w:pStyle w:val="PeerJCode"/>
        <w:ind w:left="720"/>
      </w:pPr>
    </w:p>
    <w:p w14:paraId="4EF3606B" w14:textId="77777777" w:rsidR="00637490" w:rsidRDefault="00637490" w:rsidP="00637490">
      <w:pPr>
        <w:pStyle w:val="PeerJCode"/>
        <w:ind w:left="720"/>
      </w:pPr>
      <w:r>
        <w:t xml:space="preserve">icd10_large &lt;- </w:t>
      </w:r>
    </w:p>
    <w:p w14:paraId="69C6CB66" w14:textId="77777777" w:rsidR="00637490" w:rsidRDefault="00637490" w:rsidP="00637490">
      <w:pPr>
        <w:pStyle w:val="PeerJCode"/>
        <w:ind w:left="720"/>
      </w:pPr>
      <w:r>
        <w:t xml:space="preserve">  </w:t>
      </w:r>
      <w:proofErr w:type="gramStart"/>
      <w:r>
        <w:t>feather::</w:t>
      </w:r>
      <w:proofErr w:type="spellStart"/>
      <w:proofErr w:type="gramEnd"/>
      <w:r>
        <w:t>read_feather</w:t>
      </w:r>
      <w:proofErr w:type="spellEnd"/>
      <w:r>
        <w:t>(</w:t>
      </w:r>
    </w:p>
    <w:p w14:paraId="0A7602CA" w14:textId="77777777" w:rsidR="00637490" w:rsidRDefault="00637490" w:rsidP="00637490">
      <w:pPr>
        <w:pStyle w:val="PeerJCode"/>
        <w:ind w:left="720"/>
      </w:pPr>
      <w:r>
        <w:t xml:space="preserve">    "../</w:t>
      </w:r>
      <w:proofErr w:type="spellStart"/>
      <w:r>
        <w:t>icd_file_generator</w:t>
      </w:r>
      <w:proofErr w:type="spellEnd"/>
      <w:r>
        <w:t>/icd10_sample_large.feather"</w:t>
      </w:r>
    </w:p>
    <w:p w14:paraId="561EB87B" w14:textId="6C55C716" w:rsidR="00490AF5" w:rsidRPr="005C6BD8" w:rsidRDefault="00637490" w:rsidP="0094397A">
      <w:pPr>
        <w:pStyle w:val="PeerJCode"/>
        <w:ind w:left="720"/>
      </w:pPr>
      <w:r>
        <w:t xml:space="preserve">  )</w:t>
      </w:r>
    </w:p>
    <w:p w14:paraId="73981C19" w14:textId="77777777" w:rsidR="00490AF5" w:rsidRPr="005C6BD8" w:rsidRDefault="00490AF5" w:rsidP="0094397A">
      <w:pPr>
        <w:pStyle w:val="PeerJCode"/>
        <w:ind w:left="720"/>
      </w:pPr>
      <w:r w:rsidRPr="005C6BD8">
        <w:lastRenderedPageBreak/>
        <w:t>library(microbenchmark)</w:t>
      </w:r>
    </w:p>
    <w:p w14:paraId="2D7AEDFC" w14:textId="77777777" w:rsidR="00490AF5" w:rsidRPr="005C6BD8" w:rsidRDefault="00490AF5" w:rsidP="0094397A">
      <w:pPr>
        <w:pStyle w:val="PeerJCode"/>
        <w:ind w:left="720"/>
      </w:pPr>
      <w:proofErr w:type="gramStart"/>
      <w:r w:rsidRPr="005C6BD8">
        <w:t>microbenchmark(</w:t>
      </w:r>
      <w:proofErr w:type="gramEnd"/>
    </w:p>
    <w:p w14:paraId="60089C9C" w14:textId="77777777" w:rsidR="00490AF5" w:rsidRPr="005C6BD8" w:rsidRDefault="00490AF5" w:rsidP="0094397A">
      <w:pPr>
        <w:pStyle w:val="PeerJCode"/>
        <w:ind w:left="720"/>
      </w:pPr>
      <w:proofErr w:type="gramStart"/>
      <w:r w:rsidRPr="005C6BD8">
        <w:t>ccc(</w:t>
      </w:r>
      <w:proofErr w:type="gramEnd"/>
      <w:r w:rsidRPr="005C6BD8">
        <w:t>icd10_large[1:10000, c(1:45)], # get id, dx, and pc columns</w:t>
      </w:r>
    </w:p>
    <w:p w14:paraId="456CF220" w14:textId="77777777" w:rsidR="00490AF5" w:rsidRPr="005C6BD8" w:rsidRDefault="00490AF5" w:rsidP="0094397A">
      <w:pPr>
        <w:pStyle w:val="PeerJCode"/>
        <w:ind w:left="720"/>
      </w:pPr>
      <w:r w:rsidRPr="005C6BD8">
        <w:t xml:space="preserve">               id      = id,</w:t>
      </w:r>
    </w:p>
    <w:p w14:paraId="7F918D36" w14:textId="77777777" w:rsidR="00490AF5" w:rsidRPr="005C6BD8" w:rsidRDefault="00490AF5" w:rsidP="0094397A">
      <w:pPr>
        <w:pStyle w:val="PeerJCode"/>
        <w:ind w:left="720"/>
      </w:pPr>
      <w:r w:rsidRPr="005C6BD8">
        <w:t xml:space="preserve">               </w:t>
      </w:r>
      <w:proofErr w:type="spellStart"/>
      <w:r w:rsidRPr="005C6BD8">
        <w:t>dx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dx"),</w:t>
      </w:r>
    </w:p>
    <w:p w14:paraId="0DE35DC9" w14:textId="77777777" w:rsidR="00490AF5" w:rsidRPr="005C6BD8" w:rsidRDefault="00490AF5" w:rsidP="0094397A">
      <w:pPr>
        <w:pStyle w:val="PeerJCode"/>
        <w:ind w:left="720"/>
      </w:pPr>
      <w:r w:rsidRPr="005C6BD8">
        <w:t xml:space="preserve">               </w:t>
      </w:r>
      <w:proofErr w:type="spellStart"/>
      <w:r w:rsidRPr="005C6BD8">
        <w:t>pc_cols</w:t>
      </w:r>
      <w:proofErr w:type="spellEnd"/>
      <w:r w:rsidRPr="005C6BD8">
        <w:t xml:space="preserve"> = </w:t>
      </w:r>
      <w:proofErr w:type="spellStart"/>
      <w:proofErr w:type="gramStart"/>
      <w:r w:rsidRPr="005C6BD8">
        <w:t>dplyr</w:t>
      </w:r>
      <w:proofErr w:type="spellEnd"/>
      <w:r w:rsidRPr="005C6BD8">
        <w:t>::</w:t>
      </w:r>
      <w:proofErr w:type="spellStart"/>
      <w:proofErr w:type="gramEnd"/>
      <w:r w:rsidRPr="005C6BD8">
        <w:t>starts_with</w:t>
      </w:r>
      <w:proofErr w:type="spellEnd"/>
      <w:r w:rsidRPr="005C6BD8">
        <w:t>("pc"),</w:t>
      </w:r>
    </w:p>
    <w:p w14:paraId="6691A396" w14:textId="77777777" w:rsidR="00490AF5" w:rsidRPr="005C6BD8" w:rsidRDefault="00490AF5" w:rsidP="0094397A">
      <w:pPr>
        <w:pStyle w:val="PeerJCode"/>
        <w:ind w:left="720"/>
      </w:pPr>
      <w:r w:rsidRPr="005C6BD8">
        <w:t xml:space="preserve">               </w:t>
      </w:r>
      <w:proofErr w:type="spellStart"/>
      <w:r w:rsidRPr="005C6BD8">
        <w:t>icdv</w:t>
      </w:r>
      <w:proofErr w:type="spellEnd"/>
      <w:r w:rsidRPr="005C6BD8">
        <w:t xml:space="preserve">    = 10),</w:t>
      </w:r>
    </w:p>
    <w:p w14:paraId="7C3D9AD7" w14:textId="77777777" w:rsidR="00490AF5" w:rsidRDefault="00490AF5" w:rsidP="0094397A">
      <w:pPr>
        <w:pStyle w:val="PeerJCode"/>
        <w:ind w:left="720"/>
      </w:pPr>
      <w:r w:rsidRPr="005C6BD8">
        <w:t>times = 10)</w:t>
      </w:r>
    </w:p>
    <w:p w14:paraId="626A12C7" w14:textId="77777777" w:rsidR="00490AF5" w:rsidRDefault="00490AF5" w:rsidP="0094397A">
      <w:pPr>
        <w:pStyle w:val="PeerJCode"/>
        <w:ind w:left="720"/>
      </w:pPr>
    </w:p>
    <w:p w14:paraId="1A5F530F" w14:textId="77777777" w:rsidR="00490AF5" w:rsidRPr="007F4844" w:rsidRDefault="00490AF5" w:rsidP="0094397A">
      <w:pPr>
        <w:pStyle w:val="PeerJCode"/>
        <w:ind w:left="720"/>
      </w:pPr>
      <w:r w:rsidRPr="007F4844">
        <w:t>Unit: seconds</w:t>
      </w:r>
    </w:p>
    <w:p w14:paraId="5602161A" w14:textId="77777777" w:rsidR="00490AF5" w:rsidRPr="007F4844" w:rsidRDefault="00490AF5" w:rsidP="0094397A">
      <w:pPr>
        <w:pStyle w:val="PeerJCode"/>
        <w:ind w:left="720"/>
      </w:pPr>
      <w:r w:rsidRPr="007F4844">
        <w:t xml:space="preserve"> expr      min       </w:t>
      </w:r>
      <w:proofErr w:type="spellStart"/>
      <w:r w:rsidRPr="007F4844">
        <w:t>lq</w:t>
      </w:r>
      <w:proofErr w:type="spellEnd"/>
      <w:r w:rsidRPr="007F4844">
        <w:t xml:space="preserve">     mean   median       </w:t>
      </w:r>
      <w:proofErr w:type="spellStart"/>
      <w:r w:rsidRPr="007F4844">
        <w:t>uq</w:t>
      </w:r>
      <w:proofErr w:type="spellEnd"/>
      <w:r w:rsidRPr="007F4844">
        <w:t xml:space="preserve">      max </w:t>
      </w:r>
      <w:proofErr w:type="spellStart"/>
      <w:r w:rsidRPr="007F4844">
        <w:t>neval</w:t>
      </w:r>
      <w:proofErr w:type="spellEnd"/>
    </w:p>
    <w:p w14:paraId="2916D15E" w14:textId="77777777" w:rsidR="00490AF5" w:rsidRPr="005C6BD8" w:rsidRDefault="00490AF5" w:rsidP="0094397A">
      <w:pPr>
        <w:pStyle w:val="PeerJCode"/>
        <w:ind w:left="720"/>
      </w:pPr>
      <w:r w:rsidRPr="007F4844">
        <w:t xml:space="preserve"> </w:t>
      </w:r>
      <w:proofErr w:type="gramStart"/>
      <w:r w:rsidRPr="007F4844">
        <w:t>ccc  2.857625</w:t>
      </w:r>
      <w:proofErr w:type="gramEnd"/>
      <w:r w:rsidRPr="007F4844">
        <w:t xml:space="preserve"> 2.908964 2.959805 2.920408 3.023602 3.119937    10</w:t>
      </w:r>
    </w:p>
    <w:p w14:paraId="6B6AC888" w14:textId="77777777" w:rsidR="00490AF5" w:rsidRPr="005C6BD8" w:rsidRDefault="00490AF5" w:rsidP="00490AF5">
      <w:pPr>
        <w:rPr>
          <w:rFonts w:ascii="Times" w:eastAsia="Cambria" w:hAnsi="Times" w:cs="Consolas"/>
        </w:rPr>
      </w:pPr>
    </w:p>
    <w:p w14:paraId="7A9BEAE2" w14:textId="77777777" w:rsidR="00490AF5" w:rsidRDefault="00490AF5" w:rsidP="00490AF5">
      <w:pPr>
        <w:rPr>
          <w:rFonts w:ascii="Times" w:eastAsia="Cambria" w:hAnsi="Times" w:cs="Times New Roman"/>
        </w:rPr>
      </w:pPr>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p>
    <w:p w14:paraId="4A8EEC71" w14:textId="77777777" w:rsidR="00490AF5" w:rsidRDefault="00490AF5" w:rsidP="00490AF5">
      <w:pPr>
        <w:rPr>
          <w:rFonts w:ascii="Times" w:eastAsia="Cambria" w:hAnsi="Times" w:cs="Times New Roman"/>
        </w:rPr>
      </w:pPr>
    </w:p>
    <w:p w14:paraId="68118D21" w14:textId="053B9A78" w:rsidR="00490AF5" w:rsidRDefault="00490AF5" w:rsidP="00490AF5">
      <w:pPr>
        <w:rPr>
          <w:rFonts w:ascii="Times" w:eastAsia="Cambria" w:hAnsi="Times" w:cs="Times New Roman"/>
        </w:rPr>
      </w:pPr>
      <w:r w:rsidRPr="005C6BD8">
        <w:rPr>
          <w:rFonts w:ascii="Times" w:eastAsia="Cambria" w:hAnsi="Times" w:cs="Times New Roman"/>
        </w:rPr>
        <w:t xml:space="preserve">As </w:t>
      </w:r>
      <w:r w:rsidR="00347B9F">
        <w:rPr>
          <w:rFonts w:ascii="Times" w:eastAsia="Cambria" w:hAnsi="Times" w:cs="Times New Roman"/>
        </w:rPr>
        <w:t xml:space="preserve">software </w:t>
      </w:r>
      <w:r w:rsidRPr="005C6BD8">
        <w:rPr>
          <w:rFonts w:ascii="Times" w:eastAsia="Cambria" w:hAnsi="Times" w:cs="Times New Roman"/>
        </w:rPr>
        <w:t xml:space="preserve">runs can differ significantly from one 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w:t>
      </w:r>
      <w:proofErr w:type="gramStart"/>
      <w:r>
        <w:rPr>
          <w:rFonts w:ascii="Times" w:eastAsia="Cambria" w:hAnsi="Times" w:cs="Times New Roman"/>
        </w:rPr>
        <w:t>due</w:t>
      </w:r>
      <w:proofErr w:type="gramEnd"/>
      <w:r>
        <w:rPr>
          <w:rFonts w:ascii="Times" w:eastAsia="Cambria" w:hAnsi="Times" w:cs="Times New Roman"/>
        </w:rPr>
        <w:t xml:space="preserve"> to this being a longer running process)</w:t>
      </w:r>
      <w:r w:rsidRPr="005C6BD8">
        <w:rPr>
          <w:rFonts w:ascii="Times" w:eastAsia="Cambria" w:hAnsi="Times" w:cs="Times New Roman"/>
        </w:rPr>
        <w:t xml:space="preserve"> and </w:t>
      </w:r>
      <w:r>
        <w:rPr>
          <w:rFonts w:ascii="Times" w:eastAsia="Cambria" w:hAnsi="Times" w:cs="Times New Roman"/>
        </w:rPr>
        <w:t xml:space="preserve">record the </w:t>
      </w:r>
      <w:r w:rsidRPr="005C6BD8">
        <w:rPr>
          <w:rFonts w:ascii="Times" w:eastAsia="Cambria" w:hAnsi="Times" w:cs="Times New Roman"/>
        </w:rPr>
        <w:t xml:space="preserve">mean </w:t>
      </w:r>
      <w:r>
        <w:rPr>
          <w:rFonts w:ascii="Times" w:eastAsia="Cambria" w:hAnsi="Times" w:cs="Times New Roman"/>
        </w:rPr>
        <w:t>run time</w:t>
      </w:r>
      <w:r w:rsidRPr="005C6BD8">
        <w:rPr>
          <w:rFonts w:ascii="Times" w:eastAsia="Cambria" w:hAnsi="Times" w:cs="Times New Roman"/>
        </w:rPr>
        <w:t>.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w:t>
      </w:r>
      <w:proofErr w:type="gramStart"/>
      <w:r w:rsidRPr="0094397A">
        <w:rPr>
          <w:rFonts w:ascii="Consolas" w:eastAsia="Cambria" w:hAnsi="Consolas" w:cs="Consolas"/>
        </w:rPr>
        <w:t>ccc(</w:t>
      </w:r>
      <w:proofErr w:type="gramEnd"/>
      <w:r w:rsidRPr="0094397A">
        <w:rPr>
          <w:rFonts w:ascii="Consolas" w:eastAsia="Cambria" w:hAnsi="Consolas" w:cs="Consolas"/>
        </w:rPr>
        <w:t>)</w:t>
      </w:r>
      <w:r>
        <w:rPr>
          <w:rFonts w:ascii="Times" w:eastAsia="Cambria" w:hAnsi="Times" w:cs="Times New Roman"/>
        </w:rPr>
        <w:t xml:space="preserve">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t>
      </w:r>
      <w:r w:rsidR="00347B9F">
        <w:rPr>
          <w:rFonts w:ascii="Times" w:eastAsia="Cambria" w:hAnsi="Times" w:cs="Times New Roman"/>
        </w:rPr>
        <w:t>may</w:t>
      </w:r>
      <w:r>
        <w:rPr>
          <w:rFonts w:ascii="Times" w:eastAsia="Cambria" w:hAnsi="Times" w:cs="Times New Roman"/>
        </w:rPr>
        <w:t xml:space="preserve"> change the results. As long as all tests are run the same on the same system with the same software, one can compare timings as development progresses.</w:t>
      </w:r>
    </w:p>
    <w:p w14:paraId="04602247" w14:textId="77777777" w:rsidR="00490AF5" w:rsidRPr="005C6BD8" w:rsidRDefault="00490AF5" w:rsidP="00490AF5">
      <w:pPr>
        <w:rPr>
          <w:rFonts w:ascii="Times" w:eastAsia="Cambria" w:hAnsi="Times" w:cs="Times New Roman"/>
        </w:rPr>
      </w:pPr>
    </w:p>
    <w:p w14:paraId="770FB7DC" w14:textId="37F3578B" w:rsidR="00490AF5" w:rsidRDefault="00490AF5" w:rsidP="0094397A">
      <w:pPr>
        <w:widowControl w:val="0"/>
        <w:autoSpaceDE w:val="0"/>
        <w:autoSpaceDN w:val="0"/>
        <w:adjustRightInd w:val="0"/>
        <w:rPr>
          <w:rFonts w:ascii="Times" w:eastAsia="Cambria" w:hAnsi="Times" w:cs="Times New Roman"/>
        </w:rPr>
      </w:pPr>
      <w:r w:rsidRPr="005C6BD8">
        <w:rPr>
          <w:rFonts w:ascii="Times" w:eastAsia="Cambria" w:hAnsi="Times" w:cs="Times New Roman"/>
        </w:rPr>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 xml:space="preserve">As an example, tools such as </w:t>
      </w:r>
      <w:r w:rsidRPr="0094397A">
        <w:rPr>
          <w:rFonts w:ascii="Consolas" w:eastAsia="Cambria" w:hAnsi="Consolas" w:cs="Consolas"/>
        </w:rPr>
        <w:t>bench</w:t>
      </w:r>
      <w:r>
        <w:rPr>
          <w:rFonts w:ascii="Times" w:eastAsia="Cambria" w:hAnsi="Times" w:cs="Times New Roman"/>
        </w:rPr>
        <w:t xml:space="preserve"> and </w:t>
      </w:r>
      <w:proofErr w:type="spellStart"/>
      <w:r w:rsidRPr="0094397A">
        <w:rPr>
          <w:rFonts w:ascii="Consolas" w:eastAsia="Cambria" w:hAnsi="Consolas" w:cs="Consolas"/>
        </w:rPr>
        <w:t>profvis</w:t>
      </w:r>
      <w:proofErr w:type="spellEnd"/>
      <w:r>
        <w:rPr>
          <w:rFonts w:ascii="Times" w:eastAsia="Cambria" w:hAnsi="Times" w:cs="Times New Roman"/>
        </w:rPr>
        <w:t xml:space="preserve">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w:t>
      </w:r>
      <w:proofErr w:type="spellStart"/>
      <w:proofErr w:type="gramStart"/>
      <w:r w:rsidRPr="0094397A">
        <w:rPr>
          <w:rFonts w:ascii="Consolas" w:eastAsia="Cambria" w:hAnsi="Consolas" w:cs="Consolas"/>
        </w:rPr>
        <w:t>object.size</w:t>
      </w:r>
      <w:proofErr w:type="spellEnd"/>
      <w:proofErr w:type="gramEnd"/>
      <w:r w:rsidRPr="0094397A">
        <w:rPr>
          <w:rFonts w:ascii="Consolas" w:eastAsia="Cambria" w:hAnsi="Consolas" w:cs="Consolas"/>
        </w:rPr>
        <w:t>()</w:t>
      </w:r>
      <w:r>
        <w:rPr>
          <w:rFonts w:ascii="Times" w:eastAsia="Cambria" w:hAnsi="Times" w:cs="Times New Roman"/>
        </w:rPr>
        <w:t xml:space="preserv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r>
        <w:rPr>
          <w:rFonts w:ascii="Times" w:eastAsia="Cambria" w:hAnsi="Times" w:cs="Times New Roman"/>
        </w:rPr>
        <w:fldChar w:fldCharType="begin"/>
      </w:r>
      <w:r w:rsidR="001B60B9">
        <w:rPr>
          <w:rFonts w:ascii="Times" w:eastAsia="Cambria" w:hAnsi="Times" w:cs="Times New Roman"/>
        </w:rPr>
        <w:instrText xml:space="preserve"> ADDIN ZOTERO_ITEM CSL_CITATION {"citationID":"y12Tc2TO","properties":{"formattedCitation":"(Kane, Emerson &amp; Weston, 2013; Wickham, 2014b; Wickham et al., 2016; Klik, Collet &amp; Facebook, 2018)","plainCitation":"(Kane, Emerson &amp; Weston, 2013; Wickham, 2014b;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r>
        <w:rPr>
          <w:rFonts w:ascii="Times" w:eastAsia="Cambria" w:hAnsi="Times" w:cs="Times New Roman"/>
        </w:rPr>
        <w:fldChar w:fldCharType="separate"/>
      </w:r>
      <w:r w:rsidR="001B60B9">
        <w:rPr>
          <w:rFonts w:ascii="Times" w:eastAsia="Cambria" w:hAnsi="Times" w:cs="Times New Roman"/>
          <w:noProof/>
        </w:rPr>
        <w:t>(Kane, Emerson &amp; Weston, 2013; Wickham, 2014b; Wickham et al., 2016; Klik, Collet &amp; Facebook, 2018)</w:t>
      </w:r>
      <w:r>
        <w:rPr>
          <w:rFonts w:ascii="Times" w:eastAsia="Cambria" w:hAnsi="Times" w:cs="Times New Roman"/>
        </w:rPr>
        <w:fldChar w:fldCharType="end"/>
      </w:r>
      <w:r w:rsidRPr="005C6BD8">
        <w:rPr>
          <w:rFonts w:ascii="Times" w:eastAsia="Cambria" w:hAnsi="Times" w:cs="Times New Roman"/>
        </w:rPr>
        <w:t>.</w:t>
      </w:r>
    </w:p>
    <w:p w14:paraId="53B90D7D" w14:textId="00BDC530" w:rsidR="00A80936" w:rsidRDefault="00A80936" w:rsidP="00A80936">
      <w:pPr>
        <w:contextualSpacing w:val="0"/>
        <w:rPr>
          <w:rFonts w:ascii="Times" w:eastAsia="Cambria" w:hAnsi="Times" w:cs="Times New Roman"/>
          <w:szCs w:val="24"/>
        </w:rPr>
      </w:pPr>
    </w:p>
    <w:p w14:paraId="4A8D76CF" w14:textId="77777777" w:rsidR="00490AF5" w:rsidRDefault="00490AF5" w:rsidP="00490AF5">
      <w:pPr>
        <w:rPr>
          <w:rFonts w:ascii="Times" w:eastAsia="Cambria" w:hAnsi="Times" w:cs="Times New Roman"/>
          <w:b/>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p>
    <w:p w14:paraId="3013B59F" w14:textId="69517EA0" w:rsidR="00490AF5" w:rsidRPr="0094397A" w:rsidRDefault="00490AF5" w:rsidP="0094397A">
      <w:pPr>
        <w:pStyle w:val="ListParagraph"/>
        <w:numPr>
          <w:ilvl w:val="0"/>
          <w:numId w:val="11"/>
        </w:numPr>
        <w:rPr>
          <w:rFonts w:ascii="Times" w:eastAsia="Cambria" w:hAnsi="Times" w:cs="Times New Roman"/>
        </w:rPr>
      </w:pPr>
      <w:r w:rsidRPr="0094397A">
        <w:rPr>
          <w:rFonts w:ascii="Times" w:eastAsia="Cambria" w:hAnsi="Times" w:cs="Times New Roman"/>
        </w:rPr>
        <w:t>Big O notation allows the comparison of theoretical performance of different algorithms</w:t>
      </w:r>
    </w:p>
    <w:p w14:paraId="7F2B671B" w14:textId="6DF9D59A" w:rsidR="00490AF5" w:rsidRDefault="00490AF5" w:rsidP="00490AF5">
      <w:pPr>
        <w:pStyle w:val="ListParagraph"/>
        <w:numPr>
          <w:ilvl w:val="0"/>
          <w:numId w:val="11"/>
        </w:numPr>
        <w:rPr>
          <w:rFonts w:ascii="Times" w:eastAsia="Cambria" w:hAnsi="Times" w:cs="Times New Roman"/>
        </w:rPr>
      </w:pPr>
      <w:r w:rsidRPr="0094397A">
        <w:rPr>
          <w:rFonts w:ascii="Times" w:eastAsia="Cambria" w:hAnsi="Times" w:cs="Times New Roman"/>
        </w:rPr>
        <w:t>Evaluate how many times blocks of code will run as input approaches infinity</w:t>
      </w:r>
    </w:p>
    <w:p w14:paraId="24847899" w14:textId="42377D0B" w:rsidR="00490AF5" w:rsidRPr="0094397A" w:rsidRDefault="00490AF5" w:rsidP="0094397A">
      <w:pPr>
        <w:pStyle w:val="ListParagraph"/>
        <w:numPr>
          <w:ilvl w:val="0"/>
          <w:numId w:val="11"/>
        </w:numPr>
        <w:rPr>
          <w:rFonts w:ascii="Times" w:eastAsia="Cambria" w:hAnsi="Times" w:cs="Times New Roman"/>
        </w:rPr>
      </w:pPr>
      <w:r>
        <w:rPr>
          <w:rFonts w:ascii="Times" w:eastAsia="Cambria" w:hAnsi="Times" w:cs="Times New Roman"/>
        </w:rPr>
        <w:lastRenderedPageBreak/>
        <w:t>Loops inside loops are very slow as input approaches infinity</w:t>
      </w:r>
    </w:p>
    <w:p w14:paraId="57932012" w14:textId="77777777" w:rsidR="00490AF5" w:rsidRDefault="00490AF5" w:rsidP="00490AF5">
      <w:pPr>
        <w:rPr>
          <w:rFonts w:ascii="Times" w:eastAsia="Cambria" w:hAnsi="Times" w:cs="Times New Roman"/>
        </w:rPr>
      </w:pPr>
    </w:p>
    <w:p w14:paraId="4242434E" w14:textId="46926DB8" w:rsidR="00490AF5" w:rsidRDefault="00490AF5" w:rsidP="00490AF5">
      <w:pPr>
        <w:rPr>
          <w:rFonts w:ascii="Times" w:eastAsia="Cambria" w:hAnsi="Times" w:cs="Times New Roman"/>
        </w:rPr>
      </w:pPr>
      <w:r w:rsidRPr="0094397A">
        <w:rPr>
          <w:rFonts w:ascii="Times" w:eastAsia="Cambria" w:hAnsi="Times" w:cs="Times New Roman"/>
          <w:b/>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031CEF57" w14:textId="77777777" w:rsidR="00490AF5" w:rsidRPr="005C6BD8" w:rsidRDefault="00490AF5" w:rsidP="00490AF5">
      <w:pPr>
        <w:rPr>
          <w:rFonts w:ascii="Times" w:eastAsia="Cambria" w:hAnsi="Times" w:cs="Times New Roman"/>
        </w:rPr>
      </w:pPr>
    </w:p>
    <w:p w14:paraId="08169495" w14:textId="796CC7F2" w:rsidR="00490AF5" w:rsidRDefault="00490AF5" w:rsidP="00490AF5">
      <w:pPr>
        <w:rPr>
          <w:rFonts w:ascii="Times" w:eastAsia="Cambria" w:hAnsi="Times" w:cs="Times New Roman"/>
        </w:rPr>
      </w:pPr>
      <w:r w:rsidRPr="005C6BD8">
        <w:rPr>
          <w:rFonts w:ascii="Times" w:eastAsia="Cambria" w:hAnsi="Times" w:cs="Times New Roman"/>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rPr>
        <w:t>O(</w:t>
      </w:r>
      <w:proofErr w:type="gramEnd"/>
      <w:r w:rsidRPr="005C6BD8">
        <w:rPr>
          <w:rFonts w:ascii="Times" w:eastAsia="Cambria" w:hAnsi="Times" w:cs="Times New Roman"/>
        </w:rPr>
        <w:t>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rPr>
        <w:t>O(</w:t>
      </w:r>
      <w:proofErr w:type="gramEnd"/>
      <w:r w:rsidRPr="005C6BD8">
        <w:rPr>
          <w:rFonts w:ascii="Times" w:eastAsia="Cambria" w:hAnsi="Times" w:cs="Times New Roman"/>
        </w:rPr>
        <w:t>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p>
    <w:p w14:paraId="654EBF8B" w14:textId="77777777" w:rsidR="00490AF5" w:rsidRPr="005C6BD8" w:rsidRDefault="00490AF5" w:rsidP="00490AF5">
      <w:pPr>
        <w:rPr>
          <w:rFonts w:ascii="Times" w:eastAsia="Cambria" w:hAnsi="Times" w:cs="Times New Roman"/>
        </w:rPr>
      </w:pPr>
    </w:p>
    <w:p w14:paraId="191716CC" w14:textId="77777777" w:rsidR="00490AF5" w:rsidRDefault="00490AF5" w:rsidP="00490AF5">
      <w:pPr>
        <w:rPr>
          <w:rFonts w:ascii="Times" w:eastAsia="Cambria" w:hAnsi="Times" w:cs="Times New Roman"/>
        </w:rPr>
      </w:pPr>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25D25C77" w14:textId="77777777" w:rsidR="00490AF5" w:rsidRPr="005C6BD8" w:rsidRDefault="00490AF5" w:rsidP="00490AF5">
      <w:pPr>
        <w:rPr>
          <w:rFonts w:ascii="Times" w:eastAsia="Cambria" w:hAnsi="Times" w:cs="Times New Roman"/>
        </w:rPr>
      </w:pPr>
    </w:p>
    <w:p w14:paraId="1231F83B" w14:textId="77777777" w:rsidR="00490AF5" w:rsidRPr="005C6BD8" w:rsidRDefault="00490AF5" w:rsidP="00490AF5">
      <w:pPr>
        <w:numPr>
          <w:ilvl w:val="0"/>
          <w:numId w:val="8"/>
        </w:numPr>
        <w:contextualSpacing w:val="0"/>
        <w:rPr>
          <w:rFonts w:ascii="Times" w:eastAsia="Cambria" w:hAnsi="Times" w:cs="Times New Roman"/>
        </w:rPr>
      </w:pPr>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p>
    <w:p w14:paraId="220CAF59" w14:textId="3811032C" w:rsidR="00490AF5" w:rsidRPr="005C6BD8" w:rsidRDefault="00490AF5" w:rsidP="00490AF5">
      <w:pPr>
        <w:numPr>
          <w:ilvl w:val="0"/>
          <w:numId w:val="8"/>
        </w:numPr>
        <w:contextualSpacing w:val="0"/>
        <w:rPr>
          <w:rFonts w:ascii="Times" w:eastAsia="Cambria" w:hAnsi="Times" w:cs="Times New Roman"/>
        </w:rPr>
      </w:pPr>
      <w:r w:rsidRPr="005C6BD8">
        <w:rPr>
          <w:rFonts w:ascii="Times" w:eastAsia="Cambria" w:hAnsi="Times" w:cs="Times New Roman"/>
        </w:rPr>
        <w:t>Average or best case run time might be more relevant.</w:t>
      </w:r>
    </w:p>
    <w:p w14:paraId="5C8D01C6" w14:textId="5AA1A018" w:rsidR="00490AF5" w:rsidRPr="0094397A" w:rsidRDefault="00490AF5" w:rsidP="00490AF5">
      <w:pPr>
        <w:numPr>
          <w:ilvl w:val="0"/>
          <w:numId w:val="8"/>
        </w:numPr>
        <w:contextualSpacing w:val="0"/>
        <w:rPr>
          <w:rFonts w:ascii="Times" w:eastAsia="Times New Roman" w:hAnsi="Times" w:cs="Times New Roman"/>
        </w:rPr>
      </w:pPr>
      <w:r w:rsidRPr="005C6BD8">
        <w:rPr>
          <w:rFonts w:ascii="Times" w:eastAsia="Cambria" w:hAnsi="Times" w:cs="Times New Roman"/>
        </w:rPr>
        <w:t xml:space="preserve">Big O evaluation of algorithms in high level languages </w:t>
      </w:r>
      <w:r w:rsidR="00347B9F">
        <w:rPr>
          <w:rFonts w:ascii="Times" w:eastAsia="Cambria" w:hAnsi="Times" w:cs="Times New Roman"/>
        </w:rPr>
        <w:t>is</w:t>
      </w:r>
      <w:r w:rsidRPr="005C6BD8">
        <w:rPr>
          <w:rFonts w:ascii="Times" w:eastAsia="Cambria" w:hAnsi="Times" w:cs="Times New Roman"/>
        </w:rPr>
        <w:t xml:space="preserve"> often hard to quantify.</w:t>
      </w:r>
    </w:p>
    <w:p w14:paraId="4613CF74" w14:textId="77777777" w:rsidR="00490AF5" w:rsidRPr="005C6BD8" w:rsidRDefault="00490AF5" w:rsidP="0094397A">
      <w:pPr>
        <w:contextualSpacing w:val="0"/>
        <w:rPr>
          <w:rFonts w:ascii="Times" w:eastAsia="Times New Roman" w:hAnsi="Times" w:cs="Times New Roman"/>
        </w:rPr>
      </w:pPr>
    </w:p>
    <w:p w14:paraId="2889F341" w14:textId="29123E01" w:rsidR="00490AF5" w:rsidRDefault="00490AF5" w:rsidP="00490AF5">
      <w:pPr>
        <w:rPr>
          <w:rFonts w:ascii="Times" w:eastAsia="Cambria" w:hAnsi="Times" w:cs="Times New Roman"/>
        </w:rPr>
      </w:pPr>
      <w:r w:rsidRPr="005C6BD8">
        <w:rPr>
          <w:rFonts w:ascii="Times" w:eastAsia="Cambria" w:hAnsi="Times" w:cs="Times New Roman"/>
        </w:rPr>
        <w:t xml:space="preserve">For additional details on Big O notation, see the excellent and broadly understandable introduction to Big O notation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p>
    <w:p w14:paraId="0B42637C" w14:textId="4143A3A1" w:rsidR="00490AF5" w:rsidRDefault="00490AF5" w:rsidP="00A80936">
      <w:pPr>
        <w:contextualSpacing w:val="0"/>
        <w:rPr>
          <w:rFonts w:ascii="Times" w:eastAsia="Cambria" w:hAnsi="Times" w:cs="Times New Roman"/>
          <w:szCs w:val="24"/>
        </w:rPr>
      </w:pPr>
    </w:p>
    <w:p w14:paraId="7CA6100B" w14:textId="442C5467" w:rsidR="00490AF5" w:rsidRDefault="00490AF5" w:rsidP="00490AF5">
      <w:pPr>
        <w:rPr>
          <w:rFonts w:ascii="Times" w:eastAsia="Cambria" w:hAnsi="Times" w:cs="Times New Roman"/>
          <w:b/>
        </w:rPr>
      </w:pPr>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profiling and benchmarking</w:t>
      </w:r>
      <w:r>
        <w:rPr>
          <w:rFonts w:ascii="Times" w:eastAsia="Cambria" w:hAnsi="Times" w:cs="Times New Roman"/>
          <w:b/>
        </w:rPr>
        <w:t>:</w:t>
      </w:r>
    </w:p>
    <w:p w14:paraId="07F5661C" w14:textId="77777777" w:rsidR="00490AF5" w:rsidRPr="00490AF5" w:rsidRDefault="00490AF5" w:rsidP="00490AF5">
      <w:pPr>
        <w:pStyle w:val="ListParagraph"/>
        <w:numPr>
          <w:ilvl w:val="0"/>
          <w:numId w:val="8"/>
        </w:numPr>
        <w:contextualSpacing w:val="0"/>
        <w:rPr>
          <w:rFonts w:ascii="Times" w:eastAsia="Cambria" w:hAnsi="Times" w:cs="Times New Roman"/>
          <w:szCs w:val="24"/>
        </w:rPr>
      </w:pPr>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p>
    <w:p w14:paraId="6C5B058E" w14:textId="77777777" w:rsidR="00490AF5" w:rsidRDefault="00490AF5" w:rsidP="00490AF5">
      <w:pPr>
        <w:pStyle w:val="ListParagraph"/>
        <w:numPr>
          <w:ilvl w:val="0"/>
          <w:numId w:val="8"/>
        </w:numPr>
        <w:contextualSpacing w:val="0"/>
        <w:rPr>
          <w:rFonts w:ascii="Times" w:eastAsia="Cambria" w:hAnsi="Times" w:cs="Times New Roman"/>
        </w:rPr>
      </w:pPr>
      <w:r>
        <w:rPr>
          <w:rFonts w:ascii="Times" w:eastAsia="Cambria" w:hAnsi="Times" w:cs="Times New Roman"/>
        </w:rPr>
        <w:t>Modify code to address largest items from profiling</w:t>
      </w:r>
    </w:p>
    <w:p w14:paraId="7AF0FA10" w14:textId="77777777" w:rsidR="00490AF5" w:rsidRDefault="00490AF5" w:rsidP="00490AF5">
      <w:pPr>
        <w:pStyle w:val="ListParagraph"/>
        <w:numPr>
          <w:ilvl w:val="0"/>
          <w:numId w:val="8"/>
        </w:numPr>
        <w:contextualSpacing w:val="0"/>
        <w:rPr>
          <w:rFonts w:ascii="Times" w:eastAsia="Cambria" w:hAnsi="Times" w:cs="Times New Roman"/>
        </w:rPr>
      </w:pPr>
      <w:r>
        <w:rPr>
          <w:rFonts w:ascii="Times" w:eastAsia="Cambria" w:hAnsi="Times" w:cs="Times New Roman"/>
        </w:rPr>
        <w:t>Run tests to make sure functionality isn’t affected</w:t>
      </w:r>
    </w:p>
    <w:p w14:paraId="34130EFD" w14:textId="3F80ED6E" w:rsidR="00490AF5" w:rsidRPr="00490AF5" w:rsidRDefault="00490AF5" w:rsidP="00490AF5">
      <w:pPr>
        <w:pStyle w:val="ListParagraph"/>
        <w:numPr>
          <w:ilvl w:val="0"/>
          <w:numId w:val="8"/>
        </w:numPr>
        <w:contextualSpacing w:val="0"/>
        <w:rPr>
          <w:rFonts w:ascii="Times" w:eastAsia="Cambria" w:hAnsi="Times" w:cs="Times New Roman"/>
          <w:szCs w:val="24"/>
        </w:rPr>
      </w:pPr>
      <w:r>
        <w:rPr>
          <w:rFonts w:ascii="Times" w:eastAsia="Cambria" w:hAnsi="Times" w:cs="Times New Roman"/>
        </w:rPr>
        <w:t>R</w:t>
      </w:r>
      <w:r w:rsidRPr="005C6BD8">
        <w:rPr>
          <w:rFonts w:ascii="Times" w:eastAsia="Cambria" w:hAnsi="Times" w:cs="Times New Roman"/>
        </w:rPr>
        <w:t xml:space="preserve">epeat process </w:t>
      </w:r>
      <w:r>
        <w:rPr>
          <w:rFonts w:ascii="Times" w:eastAsia="Cambria" w:hAnsi="Times" w:cs="Times New Roman"/>
        </w:rPr>
        <w:t>if gains are made and additional performance improvements are necessary.</w:t>
      </w:r>
    </w:p>
    <w:p w14:paraId="63ADD7B5" w14:textId="28D5BD76" w:rsidR="00490AF5" w:rsidRDefault="00490AF5" w:rsidP="00490AF5">
      <w:pPr>
        <w:contextualSpacing w:val="0"/>
        <w:rPr>
          <w:rFonts w:ascii="Times" w:eastAsia="Cambria" w:hAnsi="Times" w:cs="Times New Roman"/>
          <w:szCs w:val="24"/>
        </w:rPr>
      </w:pPr>
    </w:p>
    <w:p w14:paraId="4C4EE9AB" w14:textId="77777777" w:rsidR="00490AF5" w:rsidRDefault="00490AF5" w:rsidP="00490AF5">
      <w:pPr>
        <w:rPr>
          <w:rFonts w:ascii="Times" w:eastAsia="Cambria" w:hAnsi="Times" w:cs="Times New Roman"/>
        </w:rPr>
      </w:pPr>
      <w:r w:rsidRPr="0094397A">
        <w:rPr>
          <w:rFonts w:ascii="Times" w:eastAsia="Cambria" w:hAnsi="Times" w:cs="Times New Roman"/>
          <w:b/>
          <w:szCs w:val="24"/>
        </w:rPr>
        <w:t>Discussion:</w:t>
      </w:r>
      <w:r>
        <w:rPr>
          <w:rFonts w:ascii="Times" w:eastAsia="Cambria" w:hAnsi="Times" w:cs="Times New Roman"/>
          <w:b/>
          <w:szCs w:val="24"/>
        </w:rPr>
        <w:t xml:space="preserve"> </w:t>
      </w:r>
      <w:r w:rsidRPr="005C6BD8">
        <w:rPr>
          <w:rFonts w:ascii="Times" w:eastAsia="Cambria" w:hAnsi="Times" w:cs="Times New Roman"/>
        </w:rPr>
        <w:t xml:space="preserve">As discussed throughout this section, optimization is a key aspect of software development, especially with respect to large datasets. Although identification of performance </w:t>
      </w:r>
      <w:r w:rsidRPr="005C6BD8">
        <w:rPr>
          <w:rFonts w:ascii="Times" w:eastAsia="Cambria" w:hAnsi="Times" w:cs="Times New Roman"/>
        </w:rPr>
        <w:lastRenderedPageBreak/>
        <w:t>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w:t>
      </w:r>
      <w:r w:rsidRPr="0094397A">
        <w:rPr>
          <w:rFonts w:ascii="Consolas" w:eastAsia="Cambria" w:hAnsi="Consolas" w:cs="Consolas"/>
        </w:rPr>
        <w:t>bench</w:t>
      </w:r>
      <w:r>
        <w:rPr>
          <w:rFonts w:ascii="Times" w:eastAsia="Cambria" w:hAnsi="Times" w:cs="Times New Roman"/>
        </w:rPr>
        <w:t xml:space="preserve">, </w:t>
      </w:r>
      <w:proofErr w:type="spellStart"/>
      <w:r w:rsidRPr="0094397A">
        <w:rPr>
          <w:rFonts w:ascii="Consolas" w:eastAsia="Cambria" w:hAnsi="Consolas" w:cs="Consolas"/>
        </w:rPr>
        <w:t>benchr</w:t>
      </w:r>
      <w:proofErr w:type="spellEnd"/>
      <w:r>
        <w:rPr>
          <w:rFonts w:ascii="Times" w:eastAsia="Cambria" w:hAnsi="Times" w:cs="Times New Roman"/>
        </w:rPr>
        <w:t>,</w:t>
      </w:r>
      <w:r w:rsidRPr="005C6BD8">
        <w:rPr>
          <w:rFonts w:ascii="Times" w:eastAsia="Cambria" w:hAnsi="Times" w:cs="Times New Roman"/>
        </w:rPr>
        <w:t xml:space="preserve"> </w:t>
      </w:r>
      <w:r w:rsidRPr="0094397A">
        <w:rPr>
          <w:rFonts w:ascii="Consolas" w:eastAsia="Cambria" w:hAnsi="Consolas" w:cs="Consolas"/>
        </w:rPr>
        <w:t>microbenchmark</w:t>
      </w:r>
      <w:r w:rsidRPr="005C6BD8">
        <w:rPr>
          <w:rFonts w:ascii="Times" w:eastAsia="Cambria" w:hAnsi="Times" w:cs="Times New Roman"/>
        </w:rPr>
        <w:t xml:space="preserve">, </w:t>
      </w:r>
      <w:proofErr w:type="spellStart"/>
      <w:r w:rsidRPr="0094397A">
        <w:rPr>
          <w:rFonts w:ascii="Consolas" w:eastAsia="Cambria" w:hAnsi="Consolas" w:cs="Consolas"/>
        </w:rPr>
        <w:t>tictoc</w:t>
      </w:r>
      <w:proofErr w:type="spellEnd"/>
      <w:r w:rsidRPr="005C6BD8">
        <w:rPr>
          <w:rFonts w:ascii="Times" w:eastAsia="Cambria" w:hAnsi="Times" w:cs="Times New Roman"/>
        </w:rPr>
        <w:t xml:space="preserve">, </w:t>
      </w:r>
      <w:proofErr w:type="spellStart"/>
      <w:r w:rsidRPr="0094397A">
        <w:rPr>
          <w:rFonts w:ascii="Consolas" w:eastAsia="Cambria" w:hAnsi="Consolas" w:cs="Consolas"/>
        </w:rPr>
        <w:t>Rprof</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w:t>
      </w:r>
      <w:proofErr w:type="spellStart"/>
      <w:r w:rsidRPr="0094397A">
        <w:rPr>
          <w:rFonts w:ascii="Consolas" w:eastAsia="Cambria" w:hAnsi="Consolas" w:cs="Consolas"/>
        </w:rPr>
        <w:t>proftools</w:t>
      </w:r>
      <w:proofErr w:type="spellEnd"/>
      <w:r w:rsidRPr="005C6BD8">
        <w:rPr>
          <w:rFonts w:ascii="Times" w:eastAsia="Cambria" w:hAnsi="Times" w:cs="Times New Roman"/>
        </w:rPr>
        <w:t xml:space="preserv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y &amp; Jarjour, 2016)</w:t>
      </w:r>
      <w:r w:rsidRPr="005C6BD8">
        <w:rPr>
          <w:rFonts w:ascii="Times" w:eastAsia="Cambria" w:hAnsi="Times" w:cs="Times New Roman"/>
        </w:rPr>
        <w:fldChar w:fldCharType="end"/>
      </w:r>
      <w:r w:rsidRPr="005C6BD8">
        <w:rPr>
          <w:rFonts w:ascii="Times" w:eastAsia="Cambria" w:hAnsi="Times" w:cs="Times New Roman"/>
        </w:rPr>
        <w:t xml:space="preserve">, and </w:t>
      </w:r>
      <w:proofErr w:type="spellStart"/>
      <w:r w:rsidRPr="0094397A">
        <w:rPr>
          <w:rFonts w:ascii="Consolas" w:eastAsia="Cambria" w:hAnsi="Consolas" w:cs="Consolas"/>
        </w:rPr>
        <w:t>profvis</w:t>
      </w:r>
      <w:proofErr w:type="spellEnd"/>
      <w:r w:rsidRPr="005C6BD8">
        <w:rPr>
          <w:rFonts w:ascii="Times" w:eastAsia="Cambria" w:hAnsi="Times" w:cs="Times New Roman"/>
        </w:rPr>
        <w:t>.</w:t>
      </w:r>
    </w:p>
    <w:p w14:paraId="0A671D51" w14:textId="77777777" w:rsidR="00490AF5" w:rsidRPr="005C6BD8" w:rsidRDefault="00490AF5" w:rsidP="00490AF5">
      <w:pPr>
        <w:rPr>
          <w:rFonts w:ascii="Times" w:eastAsia="Cambria" w:hAnsi="Times" w:cs="Times New Roman"/>
        </w:rPr>
      </w:pPr>
    </w:p>
    <w:p w14:paraId="30DC57E3" w14:textId="77777777" w:rsidR="00490AF5" w:rsidRDefault="00490AF5" w:rsidP="00490AF5">
      <w:pPr>
        <w:rPr>
          <w:rFonts w:ascii="Times" w:eastAsia="Cambria" w:hAnsi="Times" w:cs="Times New Roman"/>
        </w:rPr>
      </w:pPr>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p>
    <w:p w14:paraId="1024606E" w14:textId="77777777" w:rsidR="00490AF5" w:rsidRPr="005C6BD8" w:rsidRDefault="00490AF5" w:rsidP="00490AF5">
      <w:pPr>
        <w:rPr>
          <w:rFonts w:ascii="Times" w:eastAsia="Cambria" w:hAnsi="Times" w:cs="Times New Roman"/>
        </w:rPr>
      </w:pPr>
    </w:p>
    <w:p w14:paraId="5E9421F1" w14:textId="77777777" w:rsidR="00490AF5" w:rsidRDefault="00490AF5" w:rsidP="00490AF5">
      <w:pPr>
        <w:rPr>
          <w:rFonts w:ascii="Times" w:eastAsia="Cambria" w:hAnsi="Times" w:cs="Times New Roman"/>
        </w:rPr>
      </w:pPr>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p>
    <w:p w14:paraId="73E70D6A" w14:textId="77777777" w:rsidR="00490AF5" w:rsidRPr="005C6BD8" w:rsidRDefault="00490AF5" w:rsidP="00490AF5">
      <w:pPr>
        <w:rPr>
          <w:rFonts w:ascii="Times" w:eastAsia="Cambria" w:hAnsi="Times" w:cs="Times New Roman"/>
        </w:rPr>
      </w:pPr>
    </w:p>
    <w:p w14:paraId="01FA86CF" w14:textId="4C4EF9B4" w:rsidR="00490AF5" w:rsidRDefault="00490AF5" w:rsidP="00490AF5">
      <w:pPr>
        <w:rPr>
          <w:rFonts w:ascii="Times" w:eastAsia="Cambria" w:hAnsi="Times" w:cs="Times New Roman"/>
        </w:rPr>
      </w:pPr>
      <w:r w:rsidRPr="005C6BD8">
        <w:rPr>
          <w:rFonts w:ascii="Times" w:eastAsia="Cambria" w:hAnsi="Times" w:cs="Times New Roman"/>
        </w:rPr>
        <w:t xml:space="preserve">First, </w:t>
      </w:r>
      <w:r w:rsidR="00567A0C">
        <w:rPr>
          <w:rFonts w:ascii="Times" w:eastAsia="Cambria" w:hAnsi="Times" w:cs="Times New Roman"/>
        </w:rPr>
        <w:t>use</w:t>
      </w:r>
      <w:r w:rsidRPr="005C6BD8">
        <w:rPr>
          <w:rFonts w:ascii="Times" w:eastAsia="Cambria" w:hAnsi="Times" w:cs="Times New Roman"/>
        </w:rPr>
        <w:t xml:space="preserve"> </w:t>
      </w:r>
      <w:proofErr w:type="spellStart"/>
      <w:r w:rsidRPr="0094397A">
        <w:rPr>
          <w:rFonts w:ascii="Consolas" w:eastAsia="Cambria" w:hAnsi="Consolas" w:cs="Consolas"/>
        </w:rPr>
        <w:t>profvis</w:t>
      </w:r>
      <w:proofErr w:type="spellEnd"/>
      <w:r w:rsidRPr="005C6BD8">
        <w:rPr>
          <w:rFonts w:ascii="Times" w:eastAsia="Cambria" w:hAnsi="Times" w:cs="Times New Roman"/>
        </w:rPr>
        <w:t xml:space="preserve"> to identify the location with the largest execution time:</w:t>
      </w:r>
    </w:p>
    <w:p w14:paraId="03126AE0" w14:textId="77777777" w:rsidR="00490AF5" w:rsidRPr="005C6BD8" w:rsidRDefault="00490AF5" w:rsidP="00490AF5">
      <w:pPr>
        <w:rPr>
          <w:rFonts w:ascii="Times" w:eastAsia="Cambria" w:hAnsi="Times" w:cs="Times New Roman"/>
        </w:rPr>
      </w:pPr>
    </w:p>
    <w:p w14:paraId="749AC547" w14:textId="77777777" w:rsidR="00490AF5" w:rsidRPr="00D13247" w:rsidRDefault="00490AF5" w:rsidP="0094397A">
      <w:pPr>
        <w:pStyle w:val="PeerJCode"/>
        <w:ind w:left="720"/>
      </w:pPr>
      <w:r w:rsidRPr="00D13247">
        <w:t>library(</w:t>
      </w:r>
      <w:proofErr w:type="spellStart"/>
      <w:r w:rsidRPr="00D13247">
        <w:t>pccc</w:t>
      </w:r>
      <w:proofErr w:type="spellEnd"/>
      <w:r w:rsidRPr="00D13247">
        <w:t>)</w:t>
      </w:r>
    </w:p>
    <w:p w14:paraId="708F2494" w14:textId="77777777" w:rsidR="00490AF5" w:rsidRPr="00D13247" w:rsidRDefault="00490AF5" w:rsidP="0094397A">
      <w:pPr>
        <w:pStyle w:val="PeerJCode"/>
        <w:ind w:left="720"/>
      </w:pPr>
      <w:r w:rsidRPr="00D13247">
        <w:t xml:space="preserve">icd10_large &lt;- </w:t>
      </w:r>
      <w:proofErr w:type="gramStart"/>
      <w:r w:rsidRPr="00D13247">
        <w:t>feather::</w:t>
      </w:r>
      <w:proofErr w:type="spellStart"/>
      <w:proofErr w:type="gramEnd"/>
      <w:r w:rsidRPr="00D13247">
        <w:t>read_feather</w:t>
      </w:r>
      <w:proofErr w:type="spellEnd"/>
      <w:r w:rsidRPr="00D13247">
        <w:t>("icd10_sample_large.feather")</w:t>
      </w:r>
    </w:p>
    <w:p w14:paraId="3E7B3AC6" w14:textId="77777777" w:rsidR="00490AF5" w:rsidRPr="00D13247" w:rsidRDefault="00490AF5" w:rsidP="0094397A">
      <w:pPr>
        <w:pStyle w:val="PeerJCode"/>
        <w:ind w:left="720"/>
      </w:pPr>
      <w:proofErr w:type="spellStart"/>
      <w:proofErr w:type="gramStart"/>
      <w:r w:rsidRPr="00D13247">
        <w:t>profvis</w:t>
      </w:r>
      <w:proofErr w:type="spellEnd"/>
      <w:r w:rsidRPr="00D13247">
        <w:t>::</w:t>
      </w:r>
      <w:proofErr w:type="spellStart"/>
      <w:proofErr w:type="gramEnd"/>
      <w:r w:rsidRPr="00D13247">
        <w:t>profvis</w:t>
      </w:r>
      <w:proofErr w:type="spellEnd"/>
      <w:r w:rsidRPr="00D13247">
        <w:t>({ccc(icd10_large[1:10000,],</w:t>
      </w:r>
    </w:p>
    <w:p w14:paraId="188AA542" w14:textId="77777777" w:rsidR="00490AF5" w:rsidRPr="00D13247" w:rsidRDefault="00490AF5" w:rsidP="0094397A">
      <w:pPr>
        <w:pStyle w:val="PeerJCode"/>
        <w:ind w:left="720"/>
      </w:pPr>
      <w:r w:rsidRPr="00D13247">
        <w:t xml:space="preserve">                      id      = id,</w:t>
      </w:r>
    </w:p>
    <w:p w14:paraId="19F29AF6" w14:textId="77777777" w:rsidR="00490AF5" w:rsidRPr="00D13247" w:rsidRDefault="00490AF5" w:rsidP="0094397A">
      <w:pPr>
        <w:pStyle w:val="PeerJCode"/>
        <w:ind w:left="720"/>
      </w:pPr>
      <w:r w:rsidRPr="00D13247">
        <w:t xml:space="preserve">                      </w:t>
      </w:r>
      <w:proofErr w:type="spellStart"/>
      <w:r w:rsidRPr="00D13247">
        <w:t>dx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dx"),</w:t>
      </w:r>
    </w:p>
    <w:p w14:paraId="0B2F9BDF" w14:textId="77777777" w:rsidR="00490AF5" w:rsidRPr="00D13247" w:rsidRDefault="00490AF5" w:rsidP="0094397A">
      <w:pPr>
        <w:pStyle w:val="PeerJCode"/>
        <w:ind w:left="720"/>
      </w:pPr>
      <w:r w:rsidRPr="00D13247">
        <w:t xml:space="preserve">                      </w:t>
      </w:r>
      <w:proofErr w:type="spellStart"/>
      <w:r w:rsidRPr="00D13247">
        <w:t>pc_cols</w:t>
      </w:r>
      <w:proofErr w:type="spellEnd"/>
      <w:r w:rsidRPr="00D13247">
        <w:t xml:space="preserve"> = </w:t>
      </w:r>
      <w:proofErr w:type="spellStart"/>
      <w:proofErr w:type="gramStart"/>
      <w:r w:rsidRPr="00D13247">
        <w:t>dplyr</w:t>
      </w:r>
      <w:proofErr w:type="spellEnd"/>
      <w:r w:rsidRPr="00D13247">
        <w:t>::</w:t>
      </w:r>
      <w:proofErr w:type="spellStart"/>
      <w:proofErr w:type="gramEnd"/>
      <w:r w:rsidRPr="00D13247">
        <w:t>starts_with</w:t>
      </w:r>
      <w:proofErr w:type="spellEnd"/>
      <w:r w:rsidRPr="00D13247">
        <w:t>("pc"),</w:t>
      </w:r>
    </w:p>
    <w:p w14:paraId="3C7B7EF2" w14:textId="77777777" w:rsidR="00490AF5" w:rsidRPr="00D13247" w:rsidRDefault="00490AF5" w:rsidP="0094397A">
      <w:pPr>
        <w:pStyle w:val="PeerJCode"/>
        <w:ind w:left="720"/>
      </w:pPr>
      <w:r w:rsidRPr="00D13247">
        <w:t xml:space="preserve">                      </w:t>
      </w:r>
      <w:proofErr w:type="spellStart"/>
      <w:r w:rsidRPr="00D13247">
        <w:t>icdv</w:t>
      </w:r>
      <w:proofErr w:type="spellEnd"/>
      <w:r w:rsidRPr="00D13247">
        <w:t xml:space="preserve">    = 10)}, torture = 100)</w:t>
      </w:r>
    </w:p>
    <w:p w14:paraId="68C1E7F2" w14:textId="77777777" w:rsidR="00490AF5" w:rsidRDefault="00490AF5" w:rsidP="00490AF5">
      <w:pPr>
        <w:rPr>
          <w:rFonts w:ascii="Times" w:eastAsia="Times New Roman" w:hAnsi="Times" w:cs="Consolas"/>
        </w:rPr>
      </w:pPr>
    </w:p>
    <w:p w14:paraId="71EC2D8A" w14:textId="77777777" w:rsidR="00490AF5" w:rsidRDefault="00490AF5" w:rsidP="00490AF5">
      <w:pPr>
        <w:rPr>
          <w:rFonts w:ascii="Times" w:eastAsia="Cambria" w:hAnsi="Times" w:cs="Times New Roman"/>
        </w:rPr>
      </w:pPr>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p>
    <w:p w14:paraId="0C9C064A" w14:textId="77777777" w:rsidR="00490AF5" w:rsidRPr="005C6BD8" w:rsidRDefault="00490AF5" w:rsidP="00490AF5">
      <w:pPr>
        <w:rPr>
          <w:rFonts w:ascii="Times" w:eastAsia="Cambria" w:hAnsi="Times" w:cs="Times New Roman"/>
        </w:rPr>
      </w:pPr>
    </w:p>
    <w:p w14:paraId="58AA01CC" w14:textId="50215E51" w:rsidR="00490AF5" w:rsidRDefault="00490AF5" w:rsidP="00490AF5">
      <w:pPr>
        <w:rPr>
          <w:rFonts w:ascii="Times" w:eastAsia="Cambria" w:hAnsi="Times" w:cs="Times New Roman"/>
        </w:rPr>
      </w:pPr>
      <w:r w:rsidRPr="005C6BD8">
        <w:rPr>
          <w:rFonts w:ascii="Times" w:eastAsia="Cambria" w:hAnsi="Times" w:cs="Times New Roman"/>
        </w:rPr>
        <w:lastRenderedPageBreak/>
        <w:t xml:space="preserve">Once the bottleneck has been identified, if possible extract that code to a single function or line that can be run repeatedly with a library such as </w:t>
      </w:r>
      <w:r w:rsidRPr="0094397A">
        <w:rPr>
          <w:rFonts w:ascii="Consolas" w:eastAsia="Cambria" w:hAnsi="Consolas" w:cs="Consolas"/>
        </w:rPr>
        <w:t>microbenchmark</w:t>
      </w:r>
      <w:r w:rsidRPr="005C6BD8">
        <w:rPr>
          <w:rFonts w:ascii="Times" w:eastAsia="Cambria" w:hAnsi="Times" w:cs="Times New Roman"/>
        </w:rPr>
        <w:t xml:space="preserve"> or </w:t>
      </w:r>
      <w:proofErr w:type="spellStart"/>
      <w:r w:rsidRPr="0094397A">
        <w:rPr>
          <w:rFonts w:ascii="Consolas" w:eastAsia="Cambria" w:hAnsi="Consolas" w:cs="Consolas"/>
        </w:rPr>
        <w:t>tictoc</w:t>
      </w:r>
      <w:proofErr w:type="spellEnd"/>
      <w:r w:rsidRPr="005C6BD8">
        <w:rPr>
          <w:rFonts w:ascii="Times" w:eastAsia="Cambria" w:hAnsi="Times" w:cs="Times New Roman"/>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94397A">
        <w:rPr>
          <w:rFonts w:ascii="Consolas" w:eastAsia="Cambria" w:hAnsi="Consolas" w:cs="Consolas"/>
        </w:rPr>
        <w:t>tictoc</w:t>
      </w:r>
      <w:proofErr w:type="spellEnd"/>
      <w:r w:rsidRPr="005C6BD8">
        <w:rPr>
          <w:rFonts w:ascii="Times" w:eastAsia="Cambria" w:hAnsi="Times" w:cs="Times New Roman"/>
        </w:rPr>
        <w:t xml:space="preserve"> to get general timings such as </w:t>
      </w:r>
      <w:r w:rsidR="00A12BB2">
        <w:rPr>
          <w:rFonts w:ascii="Times" w:eastAsia="Cambria" w:hAnsi="Times" w:cs="Times New Roman"/>
        </w:rPr>
        <w:t>the following</w:t>
      </w:r>
      <w:r w:rsidRPr="005C6BD8">
        <w:rPr>
          <w:rFonts w:ascii="Times" w:eastAsia="Cambria" w:hAnsi="Times" w:cs="Times New Roman"/>
        </w:rPr>
        <w:t>:</w:t>
      </w:r>
    </w:p>
    <w:p w14:paraId="0D13E2CD" w14:textId="77777777" w:rsidR="00490AF5" w:rsidRPr="005C6BD8" w:rsidRDefault="00490AF5" w:rsidP="00490AF5">
      <w:pPr>
        <w:rPr>
          <w:rFonts w:ascii="Times" w:eastAsia="Cambria" w:hAnsi="Times" w:cs="Times New Roman"/>
        </w:rPr>
      </w:pPr>
    </w:p>
    <w:p w14:paraId="4EF09755" w14:textId="77777777" w:rsidR="00490AF5" w:rsidRPr="00D13247" w:rsidRDefault="00490AF5" w:rsidP="0094397A">
      <w:pPr>
        <w:pStyle w:val="PeerJCode"/>
        <w:ind w:left="720"/>
      </w:pPr>
      <w:r w:rsidRPr="00D13247">
        <w:t>library(</w:t>
      </w:r>
      <w:proofErr w:type="spellStart"/>
      <w:r w:rsidRPr="00D13247">
        <w:t>tictoc</w:t>
      </w:r>
      <w:proofErr w:type="spellEnd"/>
      <w:r w:rsidRPr="00D13247">
        <w:t>)</w:t>
      </w:r>
    </w:p>
    <w:p w14:paraId="7EEA6EF1" w14:textId="77777777" w:rsidR="00490AF5" w:rsidRPr="00D13247" w:rsidRDefault="00490AF5" w:rsidP="0094397A">
      <w:pPr>
        <w:pStyle w:val="PeerJCode"/>
        <w:ind w:left="720"/>
      </w:pPr>
      <w:proofErr w:type="gramStart"/>
      <w:r w:rsidRPr="00D13247">
        <w:t>tic(</w:t>
      </w:r>
      <w:proofErr w:type="gramEnd"/>
      <w:r w:rsidRPr="00D13247">
        <w:t>"timing: r version")</w:t>
      </w:r>
    </w:p>
    <w:p w14:paraId="02AF164E" w14:textId="77777777" w:rsidR="00490AF5" w:rsidRPr="00D13247" w:rsidRDefault="00490AF5" w:rsidP="0094397A">
      <w:pPr>
        <w:pStyle w:val="PeerJCode"/>
        <w:ind w:left="720"/>
      </w:pPr>
      <w:r w:rsidRPr="00D13247">
        <w:t xml:space="preserve">out &lt;- </w:t>
      </w:r>
      <w:proofErr w:type="spellStart"/>
      <w:proofErr w:type="gramStart"/>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p>
    <w:p w14:paraId="11F76077" w14:textId="77777777" w:rsidR="00490AF5" w:rsidRPr="00D13247" w:rsidRDefault="00490AF5" w:rsidP="0094397A">
      <w:pPr>
        <w:pStyle w:val="PeerJCode"/>
        <w:ind w:left="720"/>
      </w:pPr>
      <w:proofErr w:type="gramStart"/>
      <w:r w:rsidRPr="00D13247">
        <w:t>toc(</w:t>
      </w:r>
      <w:proofErr w:type="gramEnd"/>
      <w:r w:rsidRPr="00D13247">
        <w:t>)</w:t>
      </w:r>
    </w:p>
    <w:p w14:paraId="5A3C7C90" w14:textId="77777777" w:rsidR="00490AF5" w:rsidRPr="00D13247" w:rsidRDefault="00490AF5" w:rsidP="0094397A">
      <w:pPr>
        <w:pStyle w:val="PeerJCode"/>
        <w:ind w:left="720"/>
      </w:pPr>
    </w:p>
    <w:p w14:paraId="5D838E28" w14:textId="77777777" w:rsidR="00490AF5" w:rsidRPr="00D13247" w:rsidRDefault="00490AF5" w:rsidP="0094397A">
      <w:pPr>
        <w:pStyle w:val="PeerJCode"/>
        <w:ind w:left="720"/>
      </w:pPr>
      <w:proofErr w:type="gramStart"/>
      <w:r w:rsidRPr="00D13247">
        <w:t>tic(</w:t>
      </w:r>
      <w:proofErr w:type="gramEnd"/>
      <w:r w:rsidRPr="00D13247">
        <w:t xml:space="preserve">"timing: </w:t>
      </w:r>
      <w:proofErr w:type="spellStart"/>
      <w:r w:rsidRPr="00D13247">
        <w:t>c++</w:t>
      </w:r>
      <w:proofErr w:type="spellEnd"/>
      <w:r w:rsidRPr="00D13247">
        <w:t xml:space="preserve"> version")</w:t>
      </w:r>
    </w:p>
    <w:p w14:paraId="1AF17950" w14:textId="77777777" w:rsidR="00490AF5" w:rsidRPr="00D13247" w:rsidRDefault="00490AF5" w:rsidP="0094397A">
      <w:pPr>
        <w:pStyle w:val="PeerJCode"/>
        <w:ind w:left="720"/>
      </w:pPr>
      <w:proofErr w:type="spellStart"/>
      <w:proofErr w:type="gramStart"/>
      <w:r w:rsidRPr="00D13247">
        <w:t>dplyr</w:t>
      </w:r>
      <w:proofErr w:type="spellEnd"/>
      <w:r w:rsidRPr="00D13247">
        <w:t>::</w:t>
      </w:r>
      <w:proofErr w:type="spellStart"/>
      <w:proofErr w:type="gramEnd"/>
      <w:r w:rsidRPr="00D13247">
        <w:t>bind_cols</w:t>
      </w:r>
      <w:proofErr w:type="spellEnd"/>
      <w:r w:rsidRPr="00D13247">
        <w:t xml:space="preserve">(ids, </w:t>
      </w:r>
      <w:proofErr w:type="spellStart"/>
      <w:r w:rsidRPr="00D13247">
        <w:t>ccc_mat_rcpp</w:t>
      </w:r>
      <w:proofErr w:type="spellEnd"/>
      <w:r w:rsidRPr="00D13247">
        <w:t>(</w:t>
      </w:r>
      <w:proofErr w:type="spellStart"/>
      <w:r w:rsidRPr="00D13247">
        <w:t>dxmat</w:t>
      </w:r>
      <w:proofErr w:type="spellEnd"/>
      <w:r w:rsidRPr="00D13247">
        <w:t xml:space="preserve">, </w:t>
      </w:r>
      <w:proofErr w:type="spellStart"/>
      <w:r w:rsidRPr="00D13247">
        <w:t>pcmat</w:t>
      </w:r>
      <w:proofErr w:type="spellEnd"/>
      <w:r w:rsidRPr="00D13247">
        <w:t xml:space="preserve">, </w:t>
      </w:r>
      <w:proofErr w:type="spellStart"/>
      <w:r w:rsidRPr="00D13247">
        <w:t>icdv</w:t>
      </w:r>
      <w:proofErr w:type="spellEnd"/>
      <w:r w:rsidRPr="00D13247">
        <w:t>))</w:t>
      </w:r>
    </w:p>
    <w:p w14:paraId="3CC7B14D" w14:textId="77777777" w:rsidR="00490AF5" w:rsidRDefault="00490AF5" w:rsidP="0094397A">
      <w:pPr>
        <w:pStyle w:val="PeerJCode"/>
        <w:ind w:left="720"/>
      </w:pPr>
      <w:proofErr w:type="gramStart"/>
      <w:r w:rsidRPr="00D13247">
        <w:t>toc(</w:t>
      </w:r>
      <w:proofErr w:type="gramEnd"/>
      <w:r w:rsidRPr="00D13247">
        <w:t>)</w:t>
      </w:r>
    </w:p>
    <w:p w14:paraId="53E9BC80" w14:textId="77777777" w:rsidR="00490AF5" w:rsidRDefault="00490AF5" w:rsidP="0094397A">
      <w:pPr>
        <w:pStyle w:val="PeerJCode"/>
        <w:ind w:left="720"/>
      </w:pPr>
    </w:p>
    <w:p w14:paraId="48F1590F" w14:textId="77777777" w:rsidR="00490AF5" w:rsidRPr="00C23959" w:rsidRDefault="00490AF5" w:rsidP="0094397A">
      <w:pPr>
        <w:pStyle w:val="PeerJCode"/>
        <w:ind w:left="720"/>
      </w:pPr>
      <w:r w:rsidRPr="00C23959">
        <w:t>timing: r version: 37.089 sec elapsed</w:t>
      </w:r>
    </w:p>
    <w:p w14:paraId="6DF27721" w14:textId="77777777" w:rsidR="00490AF5" w:rsidRDefault="00490AF5" w:rsidP="0094397A">
      <w:pPr>
        <w:pStyle w:val="PeerJCode"/>
        <w:ind w:left="720"/>
      </w:pPr>
      <w:r w:rsidRPr="00C23959">
        <w:t xml:space="preserve">timing: </w:t>
      </w:r>
      <w:proofErr w:type="spellStart"/>
      <w:r w:rsidRPr="00C23959">
        <w:t>c++</w:t>
      </w:r>
      <w:proofErr w:type="spellEnd"/>
      <w:r w:rsidRPr="00C23959">
        <w:t xml:space="preserve"> version: 5.087 sec elapsed</w:t>
      </w:r>
    </w:p>
    <w:p w14:paraId="09D10F4C" w14:textId="77777777" w:rsidR="00490AF5" w:rsidRPr="00D13247" w:rsidRDefault="00490AF5" w:rsidP="00490AF5">
      <w:pPr>
        <w:rPr>
          <w:rFonts w:ascii="Consolas" w:eastAsia="Cambria" w:hAnsi="Consolas" w:cs="Consolas"/>
        </w:rPr>
      </w:pPr>
    </w:p>
    <w:p w14:paraId="34449613" w14:textId="6EF3F411" w:rsidR="00490AF5" w:rsidRDefault="00490AF5" w:rsidP="00490AF5">
      <w:pPr>
        <w:rPr>
          <w:rFonts w:ascii="Times" w:eastAsia="Cambria" w:hAnsi="Times" w:cs="Consolas"/>
        </w:rPr>
      </w:pPr>
      <w:r>
        <w:rPr>
          <w:rFonts w:ascii="Times" w:eastAsia="Cambria" w:hAnsi="Times" w:cs="Consolas"/>
        </w:rPr>
        <w:t xml:space="preserve">As with previous timings, while we’re showing </w:t>
      </w:r>
      <w:proofErr w:type="spellStart"/>
      <w:r w:rsidR="00567A0C" w:rsidRPr="0094397A">
        <w:rPr>
          <w:rFonts w:ascii="Consolas" w:eastAsia="Cambria" w:hAnsi="Consolas" w:cs="Consolas"/>
        </w:rPr>
        <w:t>pccc</w:t>
      </w:r>
      <w:proofErr w:type="spellEnd"/>
      <w:r>
        <w:rPr>
          <w:rFonts w:ascii="Times" w:eastAsia="Cambria" w:hAnsi="Times" w:cs="Consolas"/>
        </w:rPr>
        <w:t xml:space="preserve"> calls, any custom function of block of code you have can be compared against an alternative version to see which performs better. The above blocks of code call the core functionality of the </w:t>
      </w:r>
      <w:proofErr w:type="spellStart"/>
      <w:r w:rsidR="00567A0C" w:rsidRPr="0094397A">
        <w:rPr>
          <w:rFonts w:ascii="Consolas" w:eastAsia="Cambria" w:hAnsi="Consolas" w:cs="Consolas"/>
        </w:rPr>
        <w:t>pccc</w:t>
      </w:r>
      <w:proofErr w:type="spellEnd"/>
      <w:r>
        <w:rPr>
          <w:rFonts w:ascii="Times" w:eastAsia="Cambria" w:hAnsi="Times" w:cs="Consolas"/>
        </w:rPr>
        <w:t xml:space="preserve"> package – one implemented all in R, the other with C++ for the matrix processing and string matching components; see </w:t>
      </w:r>
      <w:proofErr w:type="spellStart"/>
      <w:r>
        <w:rPr>
          <w:rFonts w:ascii="Times" w:eastAsia="Cambria" w:hAnsi="Times" w:cs="Consolas"/>
        </w:rPr>
        <w:t>sourcecode</w:t>
      </w:r>
      <w:proofErr w:type="spellEnd"/>
      <w:r>
        <w:rPr>
          <w:rFonts w:ascii="Times" w:eastAsia="Cambria" w:hAnsi="Times" w:cs="Consolas"/>
        </w:rPr>
        <w:t xml:space="preserve"> available at </w:t>
      </w:r>
      <w:hyperlink r:id="rId9" w:history="1">
        <w:r w:rsidRPr="00087DA5">
          <w:rPr>
            <w:rStyle w:val="Hyperlink"/>
            <w:rFonts w:ascii="Times" w:eastAsia="Cambria" w:hAnsi="Times" w:cs="Consolas"/>
          </w:rPr>
          <w:t>https://github.com/magic-lantern/pccc/blob/no_cpp/R/ccc.R</w:t>
        </w:r>
      </w:hyperlink>
      <w:r>
        <w:rPr>
          <w:rFonts w:ascii="Times" w:eastAsia="Cambria" w:hAnsi="Times" w:cs="Consolas"/>
        </w:rPr>
        <w:t xml:space="preserve"> for full listing.</w:t>
      </w:r>
    </w:p>
    <w:p w14:paraId="463E2AF9" w14:textId="77777777" w:rsidR="00490AF5" w:rsidRDefault="00490AF5" w:rsidP="00490AF5">
      <w:pPr>
        <w:rPr>
          <w:rFonts w:ascii="Times" w:eastAsia="Cambria" w:hAnsi="Times" w:cs="Consolas"/>
        </w:rPr>
      </w:pPr>
    </w:p>
    <w:p w14:paraId="5A0364A7" w14:textId="77777777" w:rsidR="00490AF5" w:rsidRPr="00D13247" w:rsidRDefault="00490AF5" w:rsidP="00490AF5">
      <w:pPr>
        <w:rPr>
          <w:rFonts w:ascii="Consolas" w:eastAsia="Cambria" w:hAnsi="Consolas" w:cs="Consolas"/>
        </w:rPr>
      </w:pPr>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p>
    <w:p w14:paraId="4F393E79" w14:textId="77777777" w:rsidR="00490AF5" w:rsidRDefault="00490AF5" w:rsidP="00490AF5">
      <w:pPr>
        <w:ind w:left="720"/>
        <w:rPr>
          <w:rFonts w:ascii="Consolas" w:eastAsia="Cambria" w:hAnsi="Consolas" w:cs="Consolas"/>
        </w:rPr>
      </w:pPr>
    </w:p>
    <w:p w14:paraId="621E7FB2" w14:textId="77777777" w:rsidR="00490AF5" w:rsidRPr="00CD3DF3" w:rsidRDefault="00490AF5" w:rsidP="0094397A">
      <w:pPr>
        <w:pStyle w:val="PeerJCode"/>
        <w:ind w:left="720"/>
      </w:pPr>
      <w:r w:rsidRPr="00CD3DF3">
        <w:t>library(bench)</w:t>
      </w:r>
    </w:p>
    <w:p w14:paraId="4715C467" w14:textId="77777777" w:rsidR="00490AF5" w:rsidRPr="00CD3DF3" w:rsidRDefault="00490AF5" w:rsidP="0094397A">
      <w:pPr>
        <w:pStyle w:val="PeerJCode"/>
        <w:ind w:left="720"/>
      </w:pPr>
      <w:proofErr w:type="spellStart"/>
      <w:proofErr w:type="gramStart"/>
      <w:r w:rsidRPr="00CD3DF3">
        <w:t>set.seed</w:t>
      </w:r>
      <w:proofErr w:type="spellEnd"/>
      <w:proofErr w:type="gramEnd"/>
      <w:r w:rsidRPr="00CD3DF3">
        <w:t>(42)</w:t>
      </w:r>
    </w:p>
    <w:p w14:paraId="291C7D1C" w14:textId="77777777" w:rsidR="00490AF5" w:rsidRPr="00CD3DF3" w:rsidRDefault="00490AF5" w:rsidP="0094397A">
      <w:pPr>
        <w:pStyle w:val="PeerJCode"/>
        <w:ind w:left="720"/>
      </w:pPr>
      <w:proofErr w:type="gramStart"/>
      <w:r w:rsidRPr="00CD3DF3">
        <w:t>bench::</w:t>
      </w:r>
      <w:proofErr w:type="gramEnd"/>
      <w:r w:rsidRPr="00CD3DF3">
        <w:t>mark(</w:t>
      </w:r>
    </w:p>
    <w:p w14:paraId="44F85EE8" w14:textId="77777777" w:rsidR="00490AF5" w:rsidRPr="00CD3DF3" w:rsidRDefault="00490AF5" w:rsidP="0094397A">
      <w:pPr>
        <w:pStyle w:val="PeerJCode"/>
        <w:ind w:left="720"/>
      </w:pPr>
      <w:r w:rsidRPr="00CD3DF3">
        <w:t xml:space="preserve">  </w:t>
      </w:r>
      <w:proofErr w:type="spellStart"/>
      <w:r w:rsidRPr="00CD3DF3">
        <w:t>package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p>
    <w:p w14:paraId="075DCBEB" w14:textId="77777777" w:rsidR="00490AF5" w:rsidRPr="00CD3DF3" w:rsidRDefault="00490AF5" w:rsidP="0094397A">
      <w:pPr>
        <w:pStyle w:val="PeerJCode"/>
        <w:ind w:left="720"/>
      </w:pPr>
      <w:r w:rsidRPr="00CD3DF3">
        <w:t xml:space="preserve">    </w:t>
      </w:r>
      <w:proofErr w:type="gramStart"/>
      <w:r w:rsidRPr="00CD3DF3">
        <w:t>if(</w:t>
      </w:r>
      <w:proofErr w:type="gramEnd"/>
      <w:r w:rsidRPr="00CD3DF3">
        <w:t>any(</w:t>
      </w:r>
      <w:proofErr w:type="spellStart"/>
      <w:r w:rsidRPr="00CD3DF3">
        <w:t>stringi</w:t>
      </w:r>
      <w:proofErr w:type="spellEnd"/>
      <w:r w:rsidRPr="00CD3DF3">
        <w:t>::</w:t>
      </w:r>
      <w:proofErr w:type="spellStart"/>
      <w:r w:rsidRPr="00CD3DF3">
        <w:t>stri_startswith_fixed</w:t>
      </w:r>
      <w:proofErr w:type="spellEnd"/>
      <w:r w:rsidRPr="00CD3DF3">
        <w:t>(</w:t>
      </w:r>
      <w:proofErr w:type="spellStart"/>
      <w:r w:rsidRPr="00CD3DF3">
        <w:t>i</w:t>
      </w:r>
      <w:proofErr w:type="spellEnd"/>
      <w:r w:rsidRPr="00CD3DF3">
        <w:t>, 'S'),na.rm = TRUE))</w:t>
      </w:r>
    </w:p>
    <w:p w14:paraId="34649D7C" w14:textId="77777777" w:rsidR="00490AF5" w:rsidRPr="00CD3DF3" w:rsidRDefault="00490AF5" w:rsidP="0094397A">
      <w:pPr>
        <w:pStyle w:val="PeerJCode"/>
        <w:ind w:left="720"/>
      </w:pPr>
      <w:r w:rsidRPr="00CD3DF3">
        <w:t xml:space="preserve">      return(1L)</w:t>
      </w:r>
    </w:p>
    <w:p w14:paraId="12FA70D9" w14:textId="77777777" w:rsidR="00490AF5" w:rsidRPr="00CD3DF3" w:rsidRDefault="00490AF5" w:rsidP="0094397A">
      <w:pPr>
        <w:pStyle w:val="PeerJCode"/>
        <w:ind w:left="720"/>
      </w:pPr>
      <w:r w:rsidRPr="00CD3DF3">
        <w:t xml:space="preserve">    else</w:t>
      </w:r>
    </w:p>
    <w:p w14:paraId="2CC7DD4B" w14:textId="77777777" w:rsidR="00490AF5" w:rsidRPr="00CD3DF3" w:rsidRDefault="00490AF5" w:rsidP="0094397A">
      <w:pPr>
        <w:pStyle w:val="PeerJCode"/>
        <w:ind w:left="720"/>
      </w:pPr>
      <w:r w:rsidRPr="00CD3DF3">
        <w:t xml:space="preserve">      return(0L)</w:t>
      </w:r>
    </w:p>
    <w:p w14:paraId="0A816363" w14:textId="77777777" w:rsidR="00490AF5" w:rsidRDefault="00490AF5" w:rsidP="0094397A">
      <w:pPr>
        <w:pStyle w:val="PeerJCode"/>
        <w:ind w:left="720"/>
      </w:pPr>
      <w:r w:rsidRPr="00CD3DF3">
        <w:t xml:space="preserve">  }))</w:t>
      </w:r>
    </w:p>
    <w:p w14:paraId="20CE77FA" w14:textId="77777777" w:rsidR="00490AF5" w:rsidRPr="00C23959" w:rsidRDefault="00490AF5" w:rsidP="0094397A">
      <w:pPr>
        <w:pStyle w:val="PeerJCode"/>
        <w:ind w:left="720"/>
      </w:pPr>
    </w:p>
    <w:p w14:paraId="2BDD6F57" w14:textId="77777777" w:rsidR="00490AF5" w:rsidRPr="004F2966" w:rsidRDefault="00490AF5" w:rsidP="0094397A">
      <w:pPr>
        <w:pStyle w:val="PeerJCode"/>
        <w:ind w:left="720"/>
      </w:pPr>
      <w:r w:rsidRPr="004F2966">
        <w:t xml:space="preserve"># A </w:t>
      </w:r>
      <w:proofErr w:type="spellStart"/>
      <w:r w:rsidRPr="004F2966">
        <w:t>tibble</w:t>
      </w:r>
      <w:proofErr w:type="spellEnd"/>
      <w:r w:rsidRPr="004F2966">
        <w:t>: 1 x 14</w:t>
      </w:r>
    </w:p>
    <w:p w14:paraId="690514F3" w14:textId="77777777" w:rsidR="00490AF5" w:rsidRPr="004F2966" w:rsidRDefault="00490AF5" w:rsidP="0094397A">
      <w:pPr>
        <w:pStyle w:val="PeerJCode"/>
        <w:ind w:left="720"/>
      </w:pPr>
      <w:r w:rsidRPr="004F2966">
        <w:lastRenderedPageBreak/>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p>
    <w:p w14:paraId="03019EE6" w14:textId="77777777" w:rsidR="00490AF5" w:rsidRPr="004F2966" w:rsidRDefault="00490AF5" w:rsidP="0094397A">
      <w:pPr>
        <w:pStyle w:val="PeerJCode"/>
        <w:ind w:left="720"/>
      </w:pPr>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p>
    <w:p w14:paraId="70399141" w14:textId="77777777" w:rsidR="00490AF5" w:rsidRPr="004F2966" w:rsidRDefault="00490AF5" w:rsidP="0094397A">
      <w:pPr>
        <w:pStyle w:val="PeerJCode"/>
        <w:ind w:left="720"/>
      </w:pPr>
      <w:r w:rsidRPr="004F2966">
        <w:t xml:space="preserve">1 </w:t>
      </w:r>
      <w:proofErr w:type="spellStart"/>
      <w:r w:rsidRPr="004F2966">
        <w:t>package_r</w:t>
      </w:r>
      <w:proofErr w:type="spellEnd"/>
      <w:r w:rsidRPr="004F2966">
        <w:t xml:space="preserve">… 547ms </w:t>
      </w:r>
      <w:proofErr w:type="spellStart"/>
      <w:r w:rsidRPr="004F2966">
        <w:t>547</w:t>
      </w:r>
      <w:proofErr w:type="gramStart"/>
      <w:r w:rsidRPr="004F2966">
        <w:t>ms</w:t>
      </w:r>
      <w:proofErr w:type="spellEnd"/>
      <w:r w:rsidRPr="004F2966">
        <w:t xml:space="preserve">  </w:t>
      </w:r>
      <w:proofErr w:type="spellStart"/>
      <w:r w:rsidRPr="004F2966">
        <w:t>547</w:t>
      </w:r>
      <w:proofErr w:type="gramEnd"/>
      <w:r w:rsidRPr="004F2966">
        <w:t>ms</w:t>
      </w:r>
      <w:proofErr w:type="spellEnd"/>
      <w:r w:rsidRPr="004F2966">
        <w:t xml:space="preserve"> </w:t>
      </w:r>
      <w:proofErr w:type="spellStart"/>
      <w:r w:rsidRPr="004F2966">
        <w:t>547ms</w:t>
      </w:r>
      <w:proofErr w:type="spellEnd"/>
      <w:r w:rsidRPr="004F2966">
        <w:t xml:space="preserve">      1.83    17.9MB</w:t>
      </w:r>
    </w:p>
    <w:p w14:paraId="6B865131" w14:textId="77777777" w:rsidR="00490AF5" w:rsidRDefault="00490AF5" w:rsidP="0094397A">
      <w:pPr>
        <w:pStyle w:val="PeerJCode"/>
        <w:ind w:left="720"/>
      </w:pPr>
    </w:p>
    <w:p w14:paraId="1AE5A8D5" w14:textId="77777777" w:rsidR="00490AF5" w:rsidRPr="00CD3DF3" w:rsidRDefault="00490AF5" w:rsidP="0094397A">
      <w:pPr>
        <w:pStyle w:val="PeerJCode"/>
        <w:ind w:left="720"/>
      </w:pPr>
      <w:r w:rsidRPr="00CD3DF3">
        <w:t>library(</w:t>
      </w:r>
      <w:proofErr w:type="spellStart"/>
      <w:r w:rsidRPr="00CD3DF3">
        <w:t>stringi</w:t>
      </w:r>
      <w:proofErr w:type="spellEnd"/>
      <w:r w:rsidRPr="00CD3DF3">
        <w:t>)</w:t>
      </w:r>
    </w:p>
    <w:p w14:paraId="778AB9BC" w14:textId="77777777" w:rsidR="00490AF5" w:rsidRPr="00CD3DF3" w:rsidRDefault="00490AF5" w:rsidP="0094397A">
      <w:pPr>
        <w:pStyle w:val="PeerJCode"/>
        <w:ind w:left="720"/>
      </w:pPr>
      <w:proofErr w:type="gramStart"/>
      <w:r w:rsidRPr="00CD3DF3">
        <w:t>bench::</w:t>
      </w:r>
      <w:proofErr w:type="gramEnd"/>
      <w:r w:rsidRPr="00CD3DF3">
        <w:t>mark(</w:t>
      </w:r>
    </w:p>
    <w:p w14:paraId="200450A5" w14:textId="77777777" w:rsidR="00490AF5" w:rsidRPr="00CD3DF3" w:rsidRDefault="00490AF5" w:rsidP="0094397A">
      <w:pPr>
        <w:pStyle w:val="PeerJCode"/>
        <w:ind w:left="720"/>
      </w:pPr>
      <w:r w:rsidRPr="00CD3DF3">
        <w:t xml:space="preserve">    </w:t>
      </w:r>
      <w:proofErr w:type="spellStart"/>
      <w:r w:rsidRPr="00CD3DF3">
        <w:t>direct_ref</w:t>
      </w:r>
      <w:proofErr w:type="spellEnd"/>
      <w:r w:rsidRPr="00CD3DF3">
        <w:t xml:space="preserve"> &lt;- </w:t>
      </w:r>
      <w:proofErr w:type="spellStart"/>
      <w:proofErr w:type="gramStart"/>
      <w:r w:rsidRPr="00CD3DF3">
        <w:t>lapply</w:t>
      </w:r>
      <w:proofErr w:type="spellEnd"/>
      <w:r w:rsidRPr="00CD3DF3">
        <w:t>(</w:t>
      </w:r>
      <w:proofErr w:type="spellStart"/>
      <w:proofErr w:type="gramEnd"/>
      <w:r w:rsidRPr="00CD3DF3">
        <w:t>medium</w:t>
      </w:r>
      <w:r>
        <w:t>_input</w:t>
      </w:r>
      <w:proofErr w:type="spellEnd"/>
      <w:r w:rsidRPr="00CD3DF3">
        <w:t>, function(</w:t>
      </w:r>
      <w:proofErr w:type="spellStart"/>
      <w:r w:rsidRPr="00CD3DF3">
        <w:t>i</w:t>
      </w:r>
      <w:proofErr w:type="spellEnd"/>
      <w:r w:rsidRPr="00CD3DF3">
        <w:t>) {</w:t>
      </w:r>
    </w:p>
    <w:p w14:paraId="60967A6B" w14:textId="77777777" w:rsidR="00490AF5" w:rsidRPr="00CD3DF3" w:rsidRDefault="00490AF5" w:rsidP="0094397A">
      <w:pPr>
        <w:pStyle w:val="PeerJCode"/>
        <w:ind w:left="720"/>
      </w:pPr>
      <w:r w:rsidRPr="00CD3DF3">
        <w:t xml:space="preserve">    </w:t>
      </w:r>
      <w:proofErr w:type="gramStart"/>
      <w:r w:rsidRPr="00CD3DF3">
        <w:t>if(</w:t>
      </w:r>
      <w:proofErr w:type="gramEnd"/>
      <w:r w:rsidRPr="00CD3DF3">
        <w:t>any(</w:t>
      </w:r>
      <w:proofErr w:type="spellStart"/>
      <w:r w:rsidRPr="00CD3DF3">
        <w:t>stri_startswith_fixed</w:t>
      </w:r>
      <w:proofErr w:type="spellEnd"/>
      <w:r w:rsidRPr="00CD3DF3">
        <w:t>(</w:t>
      </w:r>
      <w:proofErr w:type="spellStart"/>
      <w:r w:rsidRPr="00CD3DF3">
        <w:t>i</w:t>
      </w:r>
      <w:proofErr w:type="spellEnd"/>
      <w:r w:rsidRPr="00CD3DF3">
        <w:t>, 'S'),na.rm = TRUE))</w:t>
      </w:r>
    </w:p>
    <w:p w14:paraId="07E348B8" w14:textId="77777777" w:rsidR="00490AF5" w:rsidRPr="00CD3DF3" w:rsidRDefault="00490AF5" w:rsidP="0094397A">
      <w:pPr>
        <w:pStyle w:val="PeerJCode"/>
        <w:ind w:left="720"/>
      </w:pPr>
      <w:r w:rsidRPr="00CD3DF3">
        <w:t xml:space="preserve">      return(1L)</w:t>
      </w:r>
    </w:p>
    <w:p w14:paraId="35697943" w14:textId="77777777" w:rsidR="00490AF5" w:rsidRPr="00CD3DF3" w:rsidRDefault="00490AF5" w:rsidP="0094397A">
      <w:pPr>
        <w:pStyle w:val="PeerJCode"/>
        <w:ind w:left="720"/>
      </w:pPr>
      <w:r w:rsidRPr="00CD3DF3">
        <w:t xml:space="preserve">    else</w:t>
      </w:r>
    </w:p>
    <w:p w14:paraId="2A5DBE95" w14:textId="77777777" w:rsidR="00490AF5" w:rsidRPr="00CD3DF3" w:rsidRDefault="00490AF5" w:rsidP="0094397A">
      <w:pPr>
        <w:pStyle w:val="PeerJCode"/>
        <w:ind w:left="720"/>
      </w:pPr>
      <w:r w:rsidRPr="00CD3DF3">
        <w:t xml:space="preserve">      return(0L)</w:t>
      </w:r>
    </w:p>
    <w:p w14:paraId="6965194B" w14:textId="77777777" w:rsidR="00490AF5" w:rsidRDefault="00490AF5" w:rsidP="0094397A">
      <w:pPr>
        <w:pStyle w:val="PeerJCode"/>
        <w:ind w:left="720"/>
      </w:pPr>
      <w:r w:rsidRPr="00CD3DF3">
        <w:t xml:space="preserve">  }))</w:t>
      </w:r>
    </w:p>
    <w:p w14:paraId="668830CE" w14:textId="77777777" w:rsidR="00490AF5" w:rsidRDefault="00490AF5" w:rsidP="0094397A">
      <w:pPr>
        <w:pStyle w:val="PeerJCode"/>
        <w:ind w:left="720"/>
      </w:pPr>
    </w:p>
    <w:p w14:paraId="11C53185" w14:textId="77777777" w:rsidR="00490AF5" w:rsidRPr="004F2966" w:rsidRDefault="00490AF5" w:rsidP="0094397A">
      <w:pPr>
        <w:pStyle w:val="PeerJCode"/>
        <w:ind w:left="720"/>
      </w:pPr>
      <w:r w:rsidRPr="004F2966">
        <w:t xml:space="preserve"># A </w:t>
      </w:r>
      <w:proofErr w:type="spellStart"/>
      <w:r w:rsidRPr="004F2966">
        <w:t>tibble</w:t>
      </w:r>
      <w:proofErr w:type="spellEnd"/>
      <w:r w:rsidRPr="004F2966">
        <w:t>: 1 x 14</w:t>
      </w:r>
    </w:p>
    <w:p w14:paraId="55097742" w14:textId="77777777" w:rsidR="00490AF5" w:rsidRPr="004F2966" w:rsidRDefault="00490AF5" w:rsidP="0094397A">
      <w:pPr>
        <w:pStyle w:val="PeerJCode"/>
        <w:ind w:left="720"/>
      </w:pPr>
      <w:r w:rsidRPr="004F2966">
        <w:t xml:space="preserve">  expression   </w:t>
      </w:r>
      <w:proofErr w:type="gramStart"/>
      <w:r w:rsidRPr="004F2966">
        <w:t>min  mean</w:t>
      </w:r>
      <w:proofErr w:type="gramEnd"/>
      <w:r w:rsidRPr="004F2966">
        <w:t xml:space="preserve"> median   max `</w:t>
      </w:r>
      <w:proofErr w:type="spellStart"/>
      <w:r w:rsidRPr="004F2966">
        <w:t>itr</w:t>
      </w:r>
      <w:proofErr w:type="spellEnd"/>
      <w:r w:rsidRPr="004F2966">
        <w:t xml:space="preserve">/sec` </w:t>
      </w:r>
      <w:proofErr w:type="spellStart"/>
      <w:r w:rsidRPr="004F2966">
        <w:t>mem_alloc</w:t>
      </w:r>
      <w:proofErr w:type="spellEnd"/>
    </w:p>
    <w:p w14:paraId="673104CD" w14:textId="77777777" w:rsidR="00490AF5" w:rsidRPr="004F2966" w:rsidRDefault="00490AF5" w:rsidP="0094397A">
      <w:pPr>
        <w:pStyle w:val="PeerJCode"/>
        <w:ind w:left="720"/>
      </w:pPr>
      <w:r w:rsidRPr="004F2966">
        <w:t xml:space="preserve">  &lt;</w:t>
      </w:r>
      <w:proofErr w:type="spellStart"/>
      <w:r w:rsidRPr="004F2966">
        <w:t>chr</w:t>
      </w:r>
      <w:proofErr w:type="spellEnd"/>
      <w:r w:rsidRPr="004F2966">
        <w:t>&gt;      &lt;bch&gt; &lt;bch&gt; &lt;bch:&gt; &lt;bch&gt;     &lt;</w:t>
      </w:r>
      <w:proofErr w:type="spellStart"/>
      <w:r w:rsidRPr="004F2966">
        <w:t>dbl</w:t>
      </w:r>
      <w:proofErr w:type="spellEnd"/>
      <w:r w:rsidRPr="004F2966">
        <w:t>&gt; &lt;</w:t>
      </w:r>
      <w:proofErr w:type="spellStart"/>
      <w:proofErr w:type="gramStart"/>
      <w:r w:rsidRPr="004F2966">
        <w:t>bch:byt</w:t>
      </w:r>
      <w:proofErr w:type="spellEnd"/>
      <w:proofErr w:type="gramEnd"/>
      <w:r w:rsidRPr="004F2966">
        <w:t>&gt;</w:t>
      </w:r>
    </w:p>
    <w:p w14:paraId="5E9226E7" w14:textId="77777777" w:rsidR="00490AF5" w:rsidRDefault="00490AF5" w:rsidP="0094397A">
      <w:pPr>
        <w:pStyle w:val="PeerJCode"/>
        <w:ind w:left="720"/>
      </w:pPr>
      <w:r w:rsidRPr="004F2966">
        <w:t xml:space="preserve">1 </w:t>
      </w:r>
      <w:proofErr w:type="spellStart"/>
      <w:r w:rsidRPr="004F2966">
        <w:t>direct_re</w:t>
      </w:r>
      <w:proofErr w:type="spellEnd"/>
      <w:r w:rsidRPr="004F2966">
        <w:t>… 271ms 274</w:t>
      </w:r>
      <w:proofErr w:type="gramStart"/>
      <w:r w:rsidRPr="004F2966">
        <w:t xml:space="preserve">ms  </w:t>
      </w:r>
      <w:proofErr w:type="spellStart"/>
      <w:r w:rsidRPr="004F2966">
        <w:t>274</w:t>
      </w:r>
      <w:proofErr w:type="gramEnd"/>
      <w:r w:rsidRPr="004F2966">
        <w:t>ms</w:t>
      </w:r>
      <w:proofErr w:type="spellEnd"/>
      <w:r w:rsidRPr="004F2966">
        <w:t xml:space="preserve"> 277ms      3.65    17.9MB</w:t>
      </w:r>
    </w:p>
    <w:p w14:paraId="27EB647B" w14:textId="77777777" w:rsidR="00490AF5" w:rsidRDefault="00490AF5" w:rsidP="00490AF5">
      <w:pPr>
        <w:ind w:left="720"/>
        <w:rPr>
          <w:rFonts w:ascii="Consolas" w:eastAsia="Cambria" w:hAnsi="Consolas" w:cs="Consolas"/>
        </w:rPr>
      </w:pPr>
    </w:p>
    <w:p w14:paraId="0C7A8021" w14:textId="77777777" w:rsidR="00490AF5" w:rsidRDefault="00490AF5" w:rsidP="00490AF5">
      <w:pPr>
        <w:rPr>
          <w:rFonts w:ascii="Times" w:eastAsia="Cambria" w:hAnsi="Times" w:cs="Consolas"/>
        </w:rPr>
      </w:pPr>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p>
    <w:p w14:paraId="5292235D" w14:textId="77777777" w:rsidR="00490AF5" w:rsidRPr="005C6BD8" w:rsidRDefault="00490AF5" w:rsidP="00490AF5">
      <w:pPr>
        <w:rPr>
          <w:rFonts w:ascii="Times" w:eastAsia="Cambria" w:hAnsi="Times" w:cs="Consolas"/>
        </w:rPr>
      </w:pPr>
    </w:p>
    <w:p w14:paraId="4B639B86" w14:textId="5651E4E2" w:rsidR="00490AF5" w:rsidRDefault="00490AF5" w:rsidP="00490AF5">
      <w:pPr>
        <w:rPr>
          <w:rFonts w:ascii="Times" w:eastAsia="Cambria" w:hAnsi="Times" w:cs="Times New Roman"/>
        </w:rPr>
      </w:pPr>
      <w:r>
        <w:rPr>
          <w:rFonts w:ascii="Times" w:eastAsia="Cambria" w:hAnsi="Times" w:cs="Times New Roman"/>
        </w:rPr>
        <w:t xml:space="preserve">One benefit of </w:t>
      </w:r>
      <w:proofErr w:type="gramStart"/>
      <w:r w:rsidRPr="0094397A">
        <w:rPr>
          <w:rFonts w:ascii="Consolas" w:eastAsia="Cambria" w:hAnsi="Consolas" w:cs="Consolas"/>
        </w:rPr>
        <w:t>bench::</w:t>
      </w:r>
      <w:proofErr w:type="gramEnd"/>
      <w:r w:rsidRPr="0094397A">
        <w:rPr>
          <w:rFonts w:ascii="Consolas" w:eastAsia="Cambria" w:hAnsi="Consolas" w:cs="Consolas"/>
        </w:rPr>
        <w:t>mark</w:t>
      </w:r>
      <w:r>
        <w:rPr>
          <w:rFonts w:ascii="Times" w:eastAsia="Cambria" w:hAnsi="Times" w:cs="Times New Roman"/>
        </w:rPr>
        <w:t xml:space="preserve"> over </w:t>
      </w:r>
      <w:r w:rsidRPr="0094397A">
        <w:rPr>
          <w:rFonts w:ascii="Consolas" w:eastAsia="Cambria" w:hAnsi="Consolas" w:cs="Consolas"/>
        </w:rPr>
        <w:t>microbenchmark</w:t>
      </w:r>
      <w:r>
        <w:rPr>
          <w:rFonts w:ascii="Times" w:eastAsia="Cambria" w:hAnsi="Times" w:cs="Times New Roman"/>
        </w:rPr>
        <w:t xml:space="preserve"> is that bench reports memory allocations as well as timings, similar to data shown in </w:t>
      </w:r>
      <w:proofErr w:type="spellStart"/>
      <w:r w:rsidRPr="0094397A">
        <w:rPr>
          <w:rFonts w:ascii="Consolas" w:eastAsia="Cambria" w:hAnsi="Consolas" w:cs="Consolas"/>
        </w:rPr>
        <w:t>profvis</w:t>
      </w:r>
      <w:proofErr w:type="spellEnd"/>
      <w:r>
        <w:rPr>
          <w:rFonts w:ascii="Times" w:eastAsia="Cambria" w:hAnsi="Times" w:cs="Times New Roman"/>
        </w:rPr>
        <w:t>.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w:t>
      </w:r>
      <w:proofErr w:type="gramStart"/>
      <w:r w:rsidRPr="005C6BD8">
        <w:rPr>
          <w:rFonts w:ascii="Times" w:eastAsia="Cambria" w:hAnsi="Times" w:cs="Times New Roman"/>
        </w:rPr>
        <w:t>“::</w:t>
      </w:r>
      <w:proofErr w:type="gramEnd"/>
      <w:r w:rsidRPr="005C6BD8">
        <w:rPr>
          <w:rFonts w:ascii="Times" w:eastAsia="Cambria" w:hAnsi="Times" w:cs="Times New Roman"/>
        </w:rPr>
        <w:t xml:space="preserve">” operator, as opposed to importing a package, </w:t>
      </w:r>
      <w:r w:rsidR="00A12BB2">
        <w:rPr>
          <w:rFonts w:ascii="Times" w:eastAsia="Cambria" w:hAnsi="Times" w:cs="Times New Roman"/>
        </w:rPr>
        <w:t>worsened performance noticeably</w:t>
      </w:r>
      <w:r w:rsidRPr="005C6BD8">
        <w:rPr>
          <w:rFonts w:ascii="Times" w:eastAsia="Cambria" w:hAnsi="Times" w:cs="Times New Roman"/>
        </w:rPr>
        <w:t xml:space="preserve">.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 xml:space="preserve">and found to be applicable here is that the use of matrices are preferred for performance reasons over </w:t>
      </w:r>
      <w:proofErr w:type="spellStart"/>
      <w:r w:rsidRPr="005C6BD8">
        <w:rPr>
          <w:rFonts w:ascii="Times" w:eastAsia="Cambria" w:hAnsi="Times" w:cs="Times New Roman"/>
        </w:rPr>
        <w:t>data.frame</w:t>
      </w:r>
      <w:r w:rsidR="00A12BB2">
        <w:rPr>
          <w:rFonts w:ascii="Times" w:eastAsia="Cambria" w:hAnsi="Times" w:cs="Times New Roman"/>
        </w:rPr>
        <w:t>s</w:t>
      </w:r>
      <w:proofErr w:type="spellEnd"/>
      <w:r w:rsidRPr="005C6BD8">
        <w:rPr>
          <w:rFonts w:ascii="Times" w:eastAsia="Cambria" w:hAnsi="Times" w:cs="Times New Roman"/>
        </w:rPr>
        <w:t xml:space="preserve"> or </w:t>
      </w:r>
      <w:proofErr w:type="spellStart"/>
      <w:r w:rsidRPr="005C6BD8">
        <w:rPr>
          <w:rFonts w:ascii="Times" w:eastAsia="Cambria" w:hAnsi="Times" w:cs="Times New Roman"/>
        </w:rPr>
        <w:t>tibbles</w:t>
      </w:r>
      <w:proofErr w:type="spellEnd"/>
      <w:r w:rsidRPr="005C6BD8">
        <w:rPr>
          <w:rFonts w:ascii="Times" w:eastAsia="Cambria" w:hAnsi="Times" w:cs="Times New Roman"/>
        </w:rPr>
        <w:t>. Matrices do have different functionality</w:t>
      </w:r>
      <w:r w:rsidR="00A12BB2">
        <w:rPr>
          <w:rFonts w:ascii="Times" w:eastAsia="Cambria" w:hAnsi="Times" w:cs="Times New Roman"/>
        </w:rPr>
        <w:t>,</w:t>
      </w:r>
      <w:r w:rsidRPr="005C6BD8">
        <w:rPr>
          <w:rFonts w:ascii="Times" w:eastAsia="Cambria" w:hAnsi="Times" w:cs="Times New Roman"/>
        </w:rPr>
        <w:t xml:space="preserve"> which can require some re-work when converting from one to another. </w:t>
      </w:r>
      <w:r w:rsidR="00234AA4">
        <w:rPr>
          <w:rFonts w:ascii="Times" w:eastAsia="Cambria" w:hAnsi="Times" w:cs="Times New Roman"/>
        </w:rPr>
        <w:t xml:space="preserve">For example, a matrix can only contain 1 data type such as character or numeric; </w:t>
      </w:r>
      <w:proofErr w:type="spellStart"/>
      <w:proofErr w:type="gramStart"/>
      <w:r w:rsidR="00A408F5">
        <w:rPr>
          <w:rFonts w:ascii="Times" w:eastAsia="Cambria" w:hAnsi="Times" w:cs="Times New Roman"/>
        </w:rPr>
        <w:t>data.frame</w:t>
      </w:r>
      <w:r w:rsidR="00745143">
        <w:rPr>
          <w:rFonts w:ascii="Times" w:eastAsia="Cambria" w:hAnsi="Times" w:cs="Times New Roman"/>
        </w:rPr>
        <w:t>s</w:t>
      </w:r>
      <w:proofErr w:type="spellEnd"/>
      <w:proofErr w:type="gramEnd"/>
      <w:r w:rsidR="00745143">
        <w:rPr>
          <w:rFonts w:ascii="Times" w:eastAsia="Cambria" w:hAnsi="Times" w:cs="Times New Roman"/>
        </w:rPr>
        <w:t xml:space="preserve"> and </w:t>
      </w:r>
      <w:proofErr w:type="spellStart"/>
      <w:r w:rsidR="00745143">
        <w:rPr>
          <w:rFonts w:ascii="Times" w:eastAsia="Cambria" w:hAnsi="Times" w:cs="Times New Roman"/>
        </w:rPr>
        <w:t>tibbles</w:t>
      </w:r>
      <w:proofErr w:type="spellEnd"/>
      <w:r w:rsidR="00745143">
        <w:rPr>
          <w:rFonts w:ascii="Times" w:eastAsia="Cambria" w:hAnsi="Times" w:cs="Times New Roman"/>
        </w:rPr>
        <w:t xml:space="preserve"> support shortcut notations such as </w:t>
      </w:r>
      <w:proofErr w:type="spellStart"/>
      <w:r w:rsidR="00745143" w:rsidRPr="0094397A">
        <w:rPr>
          <w:rFonts w:ascii="Consolas" w:eastAsia="Cambria" w:hAnsi="Consolas" w:cs="Consolas"/>
        </w:rPr>
        <w:t>mydf$colname</w:t>
      </w:r>
      <w:proofErr w:type="spellEnd"/>
      <w:r w:rsidR="00745143">
        <w:rPr>
          <w:rFonts w:ascii="Times" w:eastAsia="Cambria" w:hAnsi="Times" w:cs="Times New Roman"/>
        </w:rPr>
        <w:t xml:space="preserve">. </w:t>
      </w:r>
      <w:r w:rsidRPr="005C6BD8">
        <w:rPr>
          <w:rFonts w:ascii="Times" w:eastAsia="Cambria" w:hAnsi="Times" w:cs="Times New Roman"/>
        </w:rPr>
        <w:t>Another key point found is that an “</w:t>
      </w:r>
      <w:proofErr w:type="spellStart"/>
      <w:r w:rsidRPr="005C6BD8">
        <w:rPr>
          <w:rFonts w:ascii="Times" w:eastAsia="Cambria" w:hAnsi="Times" w:cs="Times New Roman"/>
        </w:rPr>
        <w:t>env</w:t>
      </w:r>
      <w:proofErr w:type="spellEnd"/>
      <w:r w:rsidRPr="005C6BD8">
        <w:rPr>
          <w:rFonts w:ascii="Times" w:eastAsia="Cambria" w:hAnsi="Times" w:cs="Times New Roman"/>
        </w:rPr>
        <w:t xml:space="preserve">” with no parent environment is significantly faster (up to 50x) than one with a parent </w:t>
      </w:r>
      <w:proofErr w:type="spellStart"/>
      <w:r w:rsidRPr="005C6BD8">
        <w:rPr>
          <w:rFonts w:ascii="Times" w:eastAsia="Cambria" w:hAnsi="Times" w:cs="Times New Roman"/>
        </w:rPr>
        <w:t>env</w:t>
      </w:r>
      <w:proofErr w:type="spellEnd"/>
      <w:r w:rsidRPr="005C6BD8">
        <w:rPr>
          <w:rFonts w:ascii="Times" w:eastAsia="Cambria" w:hAnsi="Times" w:cs="Times New Roman"/>
        </w:rPr>
        <w:t>. In the end, optimization efforts resulted in reducing run time by 80%.</w:t>
      </w:r>
    </w:p>
    <w:p w14:paraId="47523D5E" w14:textId="77777777" w:rsidR="00490AF5" w:rsidRPr="005C6BD8" w:rsidRDefault="00490AF5" w:rsidP="00490AF5">
      <w:pPr>
        <w:rPr>
          <w:rFonts w:ascii="Times" w:eastAsia="Cambria" w:hAnsi="Times" w:cs="Times New Roman"/>
        </w:rPr>
      </w:pPr>
    </w:p>
    <w:p w14:paraId="3909293F" w14:textId="4FC94849" w:rsidR="00490AF5" w:rsidRDefault="00490AF5" w:rsidP="00490AF5">
      <w:pPr>
        <w:rPr>
          <w:rFonts w:ascii="Times" w:eastAsia="Cambria" w:hAnsi="Times" w:cs="Times New Roman"/>
        </w:rPr>
      </w:pPr>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xml:space="preserve">, visibility into timing and memory allocation stops at </w:t>
      </w:r>
      <w:proofErr w:type="gramStart"/>
      <w:r w:rsidRPr="005C6BD8">
        <w:rPr>
          <w:rFonts w:ascii="Times" w:eastAsia="Cambria" w:hAnsi="Times" w:cs="Times New Roman"/>
        </w:rPr>
        <w:t xml:space="preserve">the </w:t>
      </w:r>
      <w:r w:rsidRPr="0094397A">
        <w:rPr>
          <w:rFonts w:ascii="Consolas" w:eastAsia="Cambria" w:hAnsi="Consolas" w:cs="Consolas"/>
        </w:rPr>
        <w:t>.Call</w:t>
      </w:r>
      <w:proofErr w:type="gramEnd"/>
      <w:r w:rsidRPr="0094397A">
        <w:rPr>
          <w:rFonts w:ascii="Consolas" w:eastAsia="Cambria" w:hAnsi="Consolas" w:cs="Consolas"/>
        </w:rPr>
        <w:t>()</w:t>
      </w:r>
      <w:r w:rsidRPr="005C6BD8">
        <w:rPr>
          <w:rFonts w:ascii="Times" w:eastAsia="Cambria" w:hAnsi="Times" w:cs="Times New Roman"/>
        </w:rPr>
        <w:t xml:space="preserve"> function. In order to profile C++ code, you need to use non-R specific tools such as XCode on macOS or </w:t>
      </w:r>
      <w:proofErr w:type="spellStart"/>
      <w:r w:rsidRPr="005C6BD8">
        <w:rPr>
          <w:rFonts w:ascii="Times" w:eastAsia="Cambria" w:hAnsi="Times" w:cs="Times New Roman"/>
        </w:rPr>
        <w:t>gprof</w:t>
      </w:r>
      <w:proofErr w:type="spellEnd"/>
      <w:r w:rsidRPr="005C6BD8">
        <w:rPr>
          <w:rFonts w:ascii="Times" w:eastAsia="Cambria" w:hAnsi="Times" w:cs="Times New Roman"/>
        </w:rPr>
        <w:t xml:space="preserve"> on </w:t>
      </w:r>
      <w:r w:rsidR="00713746">
        <w:rPr>
          <w:rFonts w:ascii="Times" w:eastAsia="Cambria" w:hAnsi="Times" w:cs="Times New Roman"/>
        </w:rPr>
        <w:t>non-macOS</w:t>
      </w:r>
      <w:r w:rsidR="00A12BB2">
        <w:rPr>
          <w:rFonts w:ascii="Times" w:eastAsia="Cambria" w:hAnsi="Times" w:cs="Times New Roman"/>
        </w:rPr>
        <w:t xml:space="preserve"> </w:t>
      </w:r>
      <w:r w:rsidRPr="005C6BD8">
        <w:rPr>
          <w:rFonts w:ascii="Times" w:eastAsia="Cambria" w:hAnsi="Times" w:cs="Times New Roman"/>
        </w:rPr>
        <w:t>Unix</w:t>
      </w:r>
      <w:r w:rsidR="00A12BB2">
        <w:rPr>
          <w:rFonts w:ascii="Times" w:eastAsia="Cambria" w:hAnsi="Times" w:cs="Times New Roman"/>
        </w:rPr>
        <w:t>-</w:t>
      </w:r>
      <w:r w:rsidRPr="005C6BD8">
        <w:rPr>
          <w:rFonts w:ascii="Times" w:eastAsia="Cambria" w:hAnsi="Times" w:cs="Times New Roman"/>
        </w:rPr>
        <w:t xml:space="preserve">based </w:t>
      </w:r>
      <w:r w:rsidR="00A12BB2">
        <w:rPr>
          <w:rFonts w:ascii="Times" w:eastAsia="Cambria" w:hAnsi="Times" w:cs="Times New Roman"/>
        </w:rPr>
        <w:t>operating system (OS)</w:t>
      </w:r>
      <w:r w:rsidRPr="005C6BD8">
        <w:rPr>
          <w:rFonts w:ascii="Times" w:eastAsia="Cambria" w:hAnsi="Times" w:cs="Times New Roman"/>
        </w:rPr>
        <w:t>.</w:t>
      </w:r>
      <w:r>
        <w:rPr>
          <w:rFonts w:ascii="Times" w:eastAsia="Cambria" w:hAnsi="Times" w:cs="Times New Roman"/>
        </w:rPr>
        <w:t xml:space="preserve"> See “</w:t>
      </w:r>
      <w:proofErr w:type="spellStart"/>
      <w:r w:rsidRPr="00925389">
        <w:rPr>
          <w:rFonts w:ascii="Times" w:eastAsia="Cambria" w:hAnsi="Times" w:cs="Times New Roman"/>
        </w:rPr>
        <w:t>R_with_C</w:t>
      </w:r>
      <w:proofErr w:type="spellEnd"/>
      <w:r w:rsidRPr="00925389">
        <w:rPr>
          <w:rFonts w:ascii="Times" w:eastAsia="Cambria" w:hAnsi="Times" w:cs="Times New Roman"/>
        </w:rPr>
        <w:t>++_profiling.md</w:t>
      </w:r>
      <w:r>
        <w:rPr>
          <w:rFonts w:ascii="Times" w:eastAsia="Cambria" w:hAnsi="Times" w:cs="Times New Roman"/>
        </w:rPr>
        <w:t>” in our source code repository for some guidance on this topic.</w:t>
      </w:r>
    </w:p>
    <w:p w14:paraId="2F803785" w14:textId="77777777" w:rsidR="00490AF5" w:rsidRDefault="00490AF5" w:rsidP="00490AF5">
      <w:pPr>
        <w:rPr>
          <w:rFonts w:ascii="Times" w:eastAsia="Cambria" w:hAnsi="Times" w:cs="Times New Roman"/>
        </w:rPr>
      </w:pPr>
    </w:p>
    <w:p w14:paraId="64DEB6CA" w14:textId="77777777" w:rsidR="00490AF5" w:rsidRDefault="00490AF5" w:rsidP="00490AF5">
      <w:pPr>
        <w:rPr>
          <w:rFonts w:ascii="Times" w:eastAsia="Cambria" w:hAnsi="Times" w:cs="Times New Roman"/>
        </w:rPr>
      </w:pPr>
      <w:r w:rsidRPr="005C6BD8">
        <w:rPr>
          <w:rFonts w:ascii="Times" w:eastAsia="Cambria" w:hAnsi="Times" w:cs="Times New Roman"/>
        </w:rPr>
        <w:t>Some general lessons learned from profiling and benchmarking:</w:t>
      </w:r>
    </w:p>
    <w:p w14:paraId="4F175C8B" w14:textId="77777777" w:rsidR="00490AF5" w:rsidRPr="005C6BD8" w:rsidRDefault="00490AF5" w:rsidP="00490AF5">
      <w:pPr>
        <w:rPr>
          <w:rFonts w:ascii="Times" w:eastAsia="Cambria" w:hAnsi="Times" w:cs="Times New Roman"/>
        </w:rPr>
      </w:pPr>
    </w:p>
    <w:p w14:paraId="4E460F52"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70C699EC"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p>
    <w:p w14:paraId="0E0BEA79" w14:textId="77777777" w:rsidR="00490AF5" w:rsidRPr="005C6BD8"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p>
    <w:p w14:paraId="7A2EE19F" w14:textId="77777777" w:rsidR="00490AF5" w:rsidRDefault="00490AF5" w:rsidP="00490AF5">
      <w:pPr>
        <w:numPr>
          <w:ilvl w:val="0"/>
          <w:numId w:val="9"/>
        </w:numPr>
        <w:contextualSpacing w:val="0"/>
        <w:rPr>
          <w:rFonts w:ascii="Times" w:eastAsia="Cambria" w:hAnsi="Times" w:cs="Times New Roman"/>
        </w:rPr>
      </w:pPr>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w:t>
      </w:r>
      <w:proofErr w:type="spellStart"/>
      <w:r w:rsidRPr="005C6BD8">
        <w:rPr>
          <w:rFonts w:ascii="Times" w:eastAsia="Cambria" w:hAnsi="Times" w:cs="Times New Roman"/>
        </w:rPr>
        <w:t>Rcpp</w:t>
      </w:r>
      <w:proofErr w:type="spellEnd"/>
      <w:r w:rsidRPr="005C6BD8">
        <w:rPr>
          <w:rFonts w:ascii="Times" w:eastAsia="Cambria" w:hAnsi="Times" w:cs="Times New Roman"/>
        </w:rPr>
        <w:t xml:space="preserve">,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p>
    <w:p w14:paraId="73927D68" w14:textId="77777777" w:rsidR="00490AF5" w:rsidRPr="005C6BD8" w:rsidRDefault="00490AF5" w:rsidP="00490AF5">
      <w:pPr>
        <w:ind w:left="720"/>
        <w:rPr>
          <w:rFonts w:ascii="Times" w:eastAsia="Cambria" w:hAnsi="Times" w:cs="Times New Roman"/>
        </w:rPr>
      </w:pPr>
    </w:p>
    <w:p w14:paraId="2AD20D71" w14:textId="65C8409C" w:rsidR="00490AF5" w:rsidRPr="0094397A" w:rsidRDefault="00490AF5" w:rsidP="00490AF5">
      <w:pPr>
        <w:contextualSpacing w:val="0"/>
        <w:rPr>
          <w:rFonts w:ascii="Times" w:eastAsia="Cambria" w:hAnsi="Times" w:cs="Times New Roman"/>
          <w:b/>
          <w:szCs w:val="24"/>
        </w:rPr>
      </w:pPr>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r w:rsidR="001B60B9">
        <w:rPr>
          <w:rFonts w:ascii="Times" w:eastAsia="Cambria" w:hAnsi="Times" w:cs="Times New Roman"/>
        </w:rPr>
        <w:instrText xml:space="preserve"> ADDIN ZOTERO_ITEM CSL_CITATION {"citationID":"T4lhxtt5","properties":{"formattedCitation":"(Wickham, 2014b; Robinson, 2017)","plainCitation":"(Wickham, 2014b;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rPr>
        <w:fldChar w:fldCharType="separate"/>
      </w:r>
      <w:r w:rsidR="001B60B9">
        <w:rPr>
          <w:rFonts w:ascii="Times" w:eastAsia="Cambria" w:hAnsi="Times" w:cs="Times New Roman"/>
          <w:noProof/>
        </w:rPr>
        <w:t>(Wickham, 2014b; Robinson, 2017)</w:t>
      </w:r>
      <w:r w:rsidRPr="005C6BD8">
        <w:rPr>
          <w:rFonts w:ascii="Times" w:eastAsia="Cambria" w:hAnsi="Times" w:cs="Times New Roman"/>
        </w:rPr>
        <w:fldChar w:fldCharType="end"/>
      </w:r>
      <w:r w:rsidRPr="005C6BD8">
        <w:rPr>
          <w:rFonts w:ascii="Times" w:eastAsia="Cambria" w:hAnsi="Times" w:cs="Times New Roman"/>
        </w:rPr>
        <w:t>.</w:t>
      </w:r>
    </w:p>
    <w:p w14:paraId="6D224165" w14:textId="77777777" w:rsidR="00A80936" w:rsidRPr="005C6BD8" w:rsidRDefault="00A80936" w:rsidP="00A80936">
      <w:pPr>
        <w:contextualSpacing w:val="0"/>
        <w:rPr>
          <w:rFonts w:ascii="Times" w:eastAsia="Cambria" w:hAnsi="Times" w:cs="Times New Roman"/>
          <w:szCs w:val="24"/>
        </w:rPr>
      </w:pPr>
    </w:p>
    <w:p w14:paraId="3287AAAD" w14:textId="74056E9E" w:rsidR="007B6DD5" w:rsidRPr="00823A54" w:rsidRDefault="00823A54" w:rsidP="0094397A">
      <w:pPr>
        <w:pStyle w:val="Heading2"/>
      </w:pPr>
      <w:r w:rsidRPr="00823A54">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w:t>
      </w:r>
      <w:bookmarkStart w:id="2" w:name="_GoBack"/>
      <w:bookmarkEnd w:id="2"/>
      <w:r w:rsidRPr="003631D8">
        <w:rPr>
          <w:rFonts w:ascii="Times" w:hAnsi="Times"/>
          <w:sz w:val="24"/>
        </w:rPr>
        <w:t>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94397A">
      <w:pPr>
        <w:pStyle w:val="Heading2"/>
      </w:pPr>
      <w:r w:rsidRPr="003631D8">
        <w:t>REFERENCES</w:t>
      </w:r>
    </w:p>
    <w:p w14:paraId="05EE949E" w14:textId="77777777" w:rsidR="00254F05" w:rsidRPr="00254F05" w:rsidRDefault="002025AA" w:rsidP="00254F05">
      <w:pPr>
        <w:pStyle w:val="Bibliography"/>
      </w:pPr>
      <w:r>
        <w:fldChar w:fldCharType="begin"/>
      </w:r>
      <w:r w:rsidR="00254F05">
        <w:instrText xml:space="preserve"> ADDIN ZOTERO_BIBL {"uncited":[],"omitted":[],"custom":[]} CSL_BIBLIOGRAPHY </w:instrText>
      </w:r>
      <w:r>
        <w:fldChar w:fldCharType="separate"/>
      </w:r>
      <w:proofErr w:type="spellStart"/>
      <w:r w:rsidR="00254F05" w:rsidRPr="00254F05">
        <w:t>Abrahms</w:t>
      </w:r>
      <w:proofErr w:type="spellEnd"/>
      <w:r w:rsidR="00254F05" w:rsidRPr="00254F05">
        <w:t xml:space="preserve"> J. 2016.Big-O notation explained by a self-taught programmer. </w:t>
      </w:r>
      <w:r w:rsidR="00254F05" w:rsidRPr="00254F05">
        <w:rPr>
          <w:i/>
          <w:iCs/>
        </w:rPr>
        <w:t>Available at</w:t>
      </w:r>
      <w:r w:rsidR="00254F05" w:rsidRPr="00254F05">
        <w:t xml:space="preserve"> </w:t>
      </w:r>
      <w:r w:rsidR="00254F05" w:rsidRPr="00254F05">
        <w:rPr>
          <w:i/>
          <w:iCs/>
        </w:rPr>
        <w:t>https://justin.abrah.ms/computer-science/big-o-notation-explained.html</w:t>
      </w:r>
    </w:p>
    <w:p w14:paraId="2CC8324A" w14:textId="77777777" w:rsidR="00254F05" w:rsidRPr="00254F05" w:rsidRDefault="00254F05" w:rsidP="00254F05">
      <w:pPr>
        <w:pStyle w:val="Bibliography"/>
      </w:pPr>
      <w:proofErr w:type="spellStart"/>
      <w:r w:rsidRPr="00254F05">
        <w:lastRenderedPageBreak/>
        <w:t>Agruss</w:t>
      </w:r>
      <w:proofErr w:type="spellEnd"/>
      <w:r w:rsidRPr="00254F05">
        <w:t xml:space="preserve"> C, Johnson B. 2000. Ad Hoc Software Testing. </w:t>
      </w:r>
      <w:proofErr w:type="spellStart"/>
      <w:r w:rsidRPr="00254F05">
        <w:rPr>
          <w:i/>
          <w:iCs/>
        </w:rPr>
        <w:t>Viitattu</w:t>
      </w:r>
      <w:proofErr w:type="spellEnd"/>
      <w:r w:rsidRPr="00254F05">
        <w:t xml:space="preserve"> 4:2009.</w:t>
      </w:r>
    </w:p>
    <w:p w14:paraId="173DFFE6" w14:textId="77777777" w:rsidR="00254F05" w:rsidRPr="00254F05" w:rsidRDefault="00254F05" w:rsidP="00254F05">
      <w:pPr>
        <w:pStyle w:val="Bibliography"/>
      </w:pPr>
      <w:r w:rsidRPr="00254F05">
        <w:t xml:space="preserve">Allaire JJ, Francois R, </w:t>
      </w:r>
      <w:proofErr w:type="spellStart"/>
      <w:r w:rsidRPr="00254F05">
        <w:t>Ushey</w:t>
      </w:r>
      <w:proofErr w:type="spellEnd"/>
      <w:r w:rsidRPr="00254F05">
        <w:t xml:space="preserve"> K, </w:t>
      </w:r>
      <w:proofErr w:type="spellStart"/>
      <w:r w:rsidRPr="00254F05">
        <w:t>Vandenbrouck</w:t>
      </w:r>
      <w:proofErr w:type="spellEnd"/>
      <w:r w:rsidRPr="00254F05">
        <w:t xml:space="preserve"> G, library MG (</w:t>
      </w:r>
      <w:proofErr w:type="spellStart"/>
      <w:r w:rsidRPr="00254F05">
        <w:t>TinyThread</w:t>
      </w:r>
      <w:proofErr w:type="spellEnd"/>
      <w:r w:rsidRPr="00254F05">
        <w:t xml:space="preserve">, http://tinythreadpp.bitsnbites.eu/), </w:t>
      </w:r>
      <w:proofErr w:type="spellStart"/>
      <w:r w:rsidRPr="00254F05">
        <w:t>RStudio</w:t>
      </w:r>
      <w:proofErr w:type="spellEnd"/>
      <w:r w:rsidRPr="00254F05">
        <w:t xml:space="preserve">, library I (Intel T, https://www.threadingbuildingblocks.org/), Microsoft. 2018a. </w:t>
      </w:r>
      <w:proofErr w:type="spellStart"/>
      <w:r w:rsidRPr="00254F05">
        <w:rPr>
          <w:i/>
          <w:iCs/>
        </w:rPr>
        <w:t>RcppParallel</w:t>
      </w:r>
      <w:proofErr w:type="spellEnd"/>
      <w:r w:rsidRPr="00254F05">
        <w:rPr>
          <w:i/>
          <w:iCs/>
        </w:rPr>
        <w:t>: Parallel Programming Tools for “</w:t>
      </w:r>
      <w:proofErr w:type="spellStart"/>
      <w:r w:rsidRPr="00254F05">
        <w:rPr>
          <w:i/>
          <w:iCs/>
        </w:rPr>
        <w:t>Rcpp</w:t>
      </w:r>
      <w:proofErr w:type="spellEnd"/>
      <w:r w:rsidRPr="00254F05">
        <w:rPr>
          <w:i/>
          <w:iCs/>
        </w:rPr>
        <w:t>.”</w:t>
      </w:r>
    </w:p>
    <w:p w14:paraId="408EEB2E" w14:textId="77777777" w:rsidR="00254F05" w:rsidRPr="00254F05" w:rsidRDefault="00254F05" w:rsidP="00254F05">
      <w:pPr>
        <w:pStyle w:val="Bibliography"/>
      </w:pPr>
      <w:r w:rsidRPr="00254F05">
        <w:t xml:space="preserve">Allaire JJ, </w:t>
      </w:r>
      <w:proofErr w:type="spellStart"/>
      <w:r w:rsidRPr="00254F05">
        <w:t>Xie</w:t>
      </w:r>
      <w:proofErr w:type="spellEnd"/>
      <w:r w:rsidRPr="00254F05">
        <w:t xml:space="preserve"> Y, McPherson J, </w:t>
      </w:r>
      <w:proofErr w:type="spellStart"/>
      <w:r w:rsidRPr="00254F05">
        <w:t>Luraschi</w:t>
      </w:r>
      <w:proofErr w:type="spellEnd"/>
      <w:r w:rsidRPr="00254F05">
        <w:t xml:space="preserve"> J, </w:t>
      </w:r>
      <w:proofErr w:type="spellStart"/>
      <w:r w:rsidRPr="00254F05">
        <w:t>Ushey</w:t>
      </w:r>
      <w:proofErr w:type="spellEnd"/>
      <w:r w:rsidRPr="00254F05">
        <w:t xml:space="preserve"> K, Atkins A, Wickham H, Cheng J, Chang W, Iannone R. 2018b. </w:t>
      </w:r>
      <w:proofErr w:type="spellStart"/>
      <w:r w:rsidRPr="00254F05">
        <w:rPr>
          <w:i/>
          <w:iCs/>
        </w:rPr>
        <w:t>rmarkdown</w:t>
      </w:r>
      <w:proofErr w:type="spellEnd"/>
      <w:r w:rsidRPr="00254F05">
        <w:rPr>
          <w:i/>
          <w:iCs/>
        </w:rPr>
        <w:t>: Dynamic Documents for R</w:t>
      </w:r>
      <w:r w:rsidRPr="00254F05">
        <w:t>.</w:t>
      </w:r>
    </w:p>
    <w:p w14:paraId="45E10845" w14:textId="77777777" w:rsidR="00254F05" w:rsidRPr="00254F05" w:rsidRDefault="00254F05" w:rsidP="00254F05">
      <w:pPr>
        <w:pStyle w:val="Bibliography"/>
      </w:pPr>
      <w:r w:rsidRPr="00254F05">
        <w:t xml:space="preserve">Apache Software Foundation. 2018.SparkR (R on Spark) - Spark 2.3.2 Documentation. </w:t>
      </w:r>
      <w:r w:rsidRPr="00254F05">
        <w:rPr>
          <w:i/>
          <w:iCs/>
        </w:rPr>
        <w:t>Available at</w:t>
      </w:r>
      <w:r w:rsidRPr="00254F05">
        <w:t xml:space="preserve"> </w:t>
      </w:r>
      <w:r w:rsidRPr="00254F05">
        <w:rPr>
          <w:i/>
          <w:iCs/>
        </w:rPr>
        <w:t>https://spark.apache.org/docs/latest/sparkr.html</w:t>
      </w:r>
    </w:p>
    <w:p w14:paraId="6507209F" w14:textId="77777777" w:rsidR="00254F05" w:rsidRPr="00254F05" w:rsidRDefault="00254F05" w:rsidP="00254F05">
      <w:pPr>
        <w:pStyle w:val="Bibliography"/>
      </w:pPr>
      <w:r w:rsidRPr="00254F05">
        <w:t xml:space="preserve">Atchison WF, Conte SD, Hamblen JW, Hull TE, Keenan TA, </w:t>
      </w:r>
      <w:proofErr w:type="spellStart"/>
      <w:r w:rsidRPr="00254F05">
        <w:t>Kehl</w:t>
      </w:r>
      <w:proofErr w:type="spellEnd"/>
      <w:r w:rsidRPr="00254F05">
        <w:t xml:space="preserve"> WB, </w:t>
      </w:r>
      <w:proofErr w:type="spellStart"/>
      <w:r w:rsidRPr="00254F05">
        <w:t>McCluskey</w:t>
      </w:r>
      <w:proofErr w:type="spellEnd"/>
      <w:r w:rsidRPr="00254F05">
        <w:t xml:space="preserve"> EJ, Navarro SO, </w:t>
      </w:r>
      <w:proofErr w:type="spellStart"/>
      <w:r w:rsidRPr="00254F05">
        <w:t>Rheinboldt</w:t>
      </w:r>
      <w:proofErr w:type="spellEnd"/>
      <w:r w:rsidRPr="00254F05">
        <w:t xml:space="preserve"> WC, Schweppe EJ, </w:t>
      </w:r>
      <w:proofErr w:type="spellStart"/>
      <w:r w:rsidRPr="00254F05">
        <w:t>Viavant</w:t>
      </w:r>
      <w:proofErr w:type="spellEnd"/>
      <w:r w:rsidRPr="00254F05">
        <w:t xml:space="preserve"> W, Young DM Jr. 1968. Curriculum 68: Recommendations for Academic Programs in Computer Science: A Report of the ACM Curriculum Committee on Computer Science. </w:t>
      </w:r>
      <w:proofErr w:type="spellStart"/>
      <w:r w:rsidRPr="00254F05">
        <w:rPr>
          <w:i/>
          <w:iCs/>
        </w:rPr>
        <w:t>Commun</w:t>
      </w:r>
      <w:proofErr w:type="spellEnd"/>
      <w:r w:rsidRPr="00254F05">
        <w:rPr>
          <w:i/>
          <w:iCs/>
        </w:rPr>
        <w:t>. ACM</w:t>
      </w:r>
      <w:r w:rsidRPr="00254F05">
        <w:t xml:space="preserve"> 11:151–197. DOI: 10.1145/362929.362976.</w:t>
      </w:r>
    </w:p>
    <w:p w14:paraId="5D7B60A2" w14:textId="77777777" w:rsidR="00254F05" w:rsidRPr="00254F05" w:rsidRDefault="00254F05" w:rsidP="00254F05">
      <w:pPr>
        <w:pStyle w:val="Bibliography"/>
      </w:pPr>
      <w:r w:rsidRPr="00254F05">
        <w:t xml:space="preserve">Beck K, Beedle M, </w:t>
      </w:r>
      <w:proofErr w:type="spellStart"/>
      <w:r w:rsidRPr="00254F05">
        <w:t>Bennekum</w:t>
      </w:r>
      <w:proofErr w:type="spellEnd"/>
      <w:r w:rsidRPr="00254F05">
        <w:t xml:space="preserve"> A van, Cockburn A, Cunningham W, Fowler M, </w:t>
      </w:r>
      <w:proofErr w:type="spellStart"/>
      <w:r w:rsidRPr="00254F05">
        <w:t>Grenning</w:t>
      </w:r>
      <w:proofErr w:type="spellEnd"/>
      <w:r w:rsidRPr="00254F05">
        <w:t xml:space="preserve"> J, Highsmith J, Hunt A, Jeffries R, Kern J, </w:t>
      </w:r>
      <w:proofErr w:type="spellStart"/>
      <w:r w:rsidRPr="00254F05">
        <w:t>Marick</w:t>
      </w:r>
      <w:proofErr w:type="spellEnd"/>
      <w:r w:rsidRPr="00254F05">
        <w:t xml:space="preserve"> B, Martin RC, Mellor S, </w:t>
      </w:r>
      <w:proofErr w:type="spellStart"/>
      <w:r w:rsidRPr="00254F05">
        <w:t>Schwaber</w:t>
      </w:r>
      <w:proofErr w:type="spellEnd"/>
      <w:r w:rsidRPr="00254F05">
        <w:t xml:space="preserve"> K, Sutherland J, Thomas D. 2001.Manifesto for Agile Software Development. </w:t>
      </w:r>
      <w:r w:rsidRPr="00254F05">
        <w:rPr>
          <w:i/>
          <w:iCs/>
        </w:rPr>
        <w:t>Available at</w:t>
      </w:r>
      <w:r w:rsidRPr="00254F05">
        <w:t xml:space="preserve"> </w:t>
      </w:r>
      <w:r w:rsidRPr="00254F05">
        <w:rPr>
          <w:i/>
          <w:iCs/>
        </w:rPr>
        <w:t>http://agilemanifesto.org/</w:t>
      </w:r>
    </w:p>
    <w:p w14:paraId="6136FDC4" w14:textId="77777777" w:rsidR="00254F05" w:rsidRPr="00254F05" w:rsidRDefault="00254F05" w:rsidP="00254F05">
      <w:pPr>
        <w:pStyle w:val="Bibliography"/>
      </w:pPr>
      <w:r w:rsidRPr="00254F05">
        <w:t xml:space="preserve">Beck K, Gamma E. 1998. Test Infected: Programmers Love Writing Tests. </w:t>
      </w:r>
      <w:r w:rsidRPr="00254F05">
        <w:rPr>
          <w:i/>
          <w:iCs/>
        </w:rPr>
        <w:t>Java Report</w:t>
      </w:r>
      <w:r w:rsidRPr="00254F05">
        <w:t xml:space="preserve"> 3.</w:t>
      </w:r>
    </w:p>
    <w:p w14:paraId="15B23D05" w14:textId="77777777" w:rsidR="00254F05" w:rsidRPr="00254F05" w:rsidRDefault="00254F05" w:rsidP="00254F05">
      <w:pPr>
        <w:pStyle w:val="Bibliography"/>
      </w:pPr>
      <w:r w:rsidRPr="00254F05">
        <w:t xml:space="preserve">Bengtsson H. 2018. </w:t>
      </w:r>
      <w:r w:rsidRPr="00254F05">
        <w:rPr>
          <w:i/>
          <w:iCs/>
        </w:rPr>
        <w:t>future: Unified Parallel and Distributed Processing in R for Everyone</w:t>
      </w:r>
      <w:r w:rsidRPr="00254F05">
        <w:t>.</w:t>
      </w:r>
    </w:p>
    <w:p w14:paraId="71DBA31C" w14:textId="77777777" w:rsidR="00254F05" w:rsidRPr="00254F05" w:rsidRDefault="00254F05" w:rsidP="00254F05">
      <w:pPr>
        <w:pStyle w:val="Bibliography"/>
      </w:pPr>
      <w:r w:rsidRPr="00254F05">
        <w:t xml:space="preserve">Bengtsson H, R Core Team. 2018. </w:t>
      </w:r>
      <w:proofErr w:type="spellStart"/>
      <w:proofErr w:type="gramStart"/>
      <w:r w:rsidRPr="00254F05">
        <w:rPr>
          <w:i/>
          <w:iCs/>
        </w:rPr>
        <w:t>future.apply</w:t>
      </w:r>
      <w:proofErr w:type="spellEnd"/>
      <w:proofErr w:type="gramEnd"/>
      <w:r w:rsidRPr="00254F05">
        <w:rPr>
          <w:i/>
          <w:iCs/>
        </w:rPr>
        <w:t>: Apply Function to Elements in Parallel using Futures</w:t>
      </w:r>
      <w:r w:rsidRPr="00254F05">
        <w:t>.</w:t>
      </w:r>
    </w:p>
    <w:p w14:paraId="120D4F27" w14:textId="77777777" w:rsidR="00254F05" w:rsidRPr="00254F05" w:rsidRDefault="00254F05" w:rsidP="00254F05">
      <w:pPr>
        <w:pStyle w:val="Bibliography"/>
      </w:pPr>
      <w:r w:rsidRPr="00254F05">
        <w:t xml:space="preserve">Bird J. 2013.Applying the 80:20 Rule in Software Development - </w:t>
      </w:r>
      <w:proofErr w:type="spellStart"/>
      <w:r w:rsidRPr="00254F05">
        <w:t>DZone</w:t>
      </w:r>
      <w:proofErr w:type="spellEnd"/>
      <w:r w:rsidRPr="00254F05">
        <w:t xml:space="preserve"> Agile. </w:t>
      </w:r>
      <w:r w:rsidRPr="00254F05">
        <w:rPr>
          <w:i/>
          <w:iCs/>
        </w:rPr>
        <w:t>Available at</w:t>
      </w:r>
      <w:r w:rsidRPr="00254F05">
        <w:t xml:space="preserve"> </w:t>
      </w:r>
      <w:r w:rsidRPr="00254F05">
        <w:rPr>
          <w:i/>
          <w:iCs/>
        </w:rPr>
        <w:t>https://dzone.com/articles/applying-8020-rule-software</w:t>
      </w:r>
    </w:p>
    <w:p w14:paraId="23A246E3" w14:textId="77777777" w:rsidR="00254F05" w:rsidRPr="00254F05" w:rsidRDefault="00254F05" w:rsidP="00254F05">
      <w:pPr>
        <w:pStyle w:val="Bibliography"/>
      </w:pPr>
      <w:proofErr w:type="spellStart"/>
      <w:r w:rsidRPr="00254F05">
        <w:t>Bischl</w:t>
      </w:r>
      <w:proofErr w:type="spellEnd"/>
      <w:r w:rsidRPr="00254F05">
        <w:t xml:space="preserve"> B, Lang M. 2015. </w:t>
      </w:r>
      <w:proofErr w:type="spellStart"/>
      <w:r w:rsidRPr="00254F05">
        <w:rPr>
          <w:i/>
          <w:iCs/>
        </w:rPr>
        <w:t>parallelMap</w:t>
      </w:r>
      <w:proofErr w:type="spellEnd"/>
      <w:r w:rsidRPr="00254F05">
        <w:rPr>
          <w:i/>
          <w:iCs/>
        </w:rPr>
        <w:t>: Unified Interface to Parallelization Back-Ends</w:t>
      </w:r>
      <w:r w:rsidRPr="00254F05">
        <w:t>.</w:t>
      </w:r>
    </w:p>
    <w:p w14:paraId="23864364" w14:textId="77777777" w:rsidR="00254F05" w:rsidRPr="00254F05" w:rsidRDefault="00254F05" w:rsidP="00254F05">
      <w:pPr>
        <w:pStyle w:val="Bibliography"/>
      </w:pPr>
      <w:proofErr w:type="spellStart"/>
      <w:r w:rsidRPr="00254F05">
        <w:t>Bischl</w:t>
      </w:r>
      <w:proofErr w:type="spellEnd"/>
      <w:r w:rsidRPr="00254F05">
        <w:t xml:space="preserve"> B, Lang M, </w:t>
      </w:r>
      <w:proofErr w:type="spellStart"/>
      <w:r w:rsidRPr="00254F05">
        <w:t>Mersmann</w:t>
      </w:r>
      <w:proofErr w:type="spellEnd"/>
      <w:r w:rsidRPr="00254F05">
        <w:t xml:space="preserve"> O, </w:t>
      </w:r>
      <w:proofErr w:type="spellStart"/>
      <w:r w:rsidRPr="00254F05">
        <w:t>Rahnenführer</w:t>
      </w:r>
      <w:proofErr w:type="spellEnd"/>
      <w:r w:rsidRPr="00254F05">
        <w:t xml:space="preserve"> J, </w:t>
      </w:r>
      <w:proofErr w:type="spellStart"/>
      <w:r w:rsidRPr="00254F05">
        <w:t>Weihs</w:t>
      </w:r>
      <w:proofErr w:type="spellEnd"/>
      <w:r w:rsidRPr="00254F05">
        <w:t xml:space="preserve"> C. 2015. </w:t>
      </w:r>
      <w:proofErr w:type="spellStart"/>
      <w:r w:rsidRPr="00254F05">
        <w:t>BatchJobs</w:t>
      </w:r>
      <w:proofErr w:type="spellEnd"/>
      <w:r w:rsidRPr="00254F05">
        <w:t xml:space="preserve"> and </w:t>
      </w:r>
      <w:proofErr w:type="spellStart"/>
      <w:r w:rsidRPr="00254F05">
        <w:t>BatchExperiments</w:t>
      </w:r>
      <w:proofErr w:type="spellEnd"/>
      <w:r w:rsidRPr="00254F05">
        <w:t xml:space="preserve">: Abstraction Mechanisms for Using R in Batch Environments. </w:t>
      </w:r>
      <w:r w:rsidRPr="00254F05">
        <w:rPr>
          <w:i/>
          <w:iCs/>
        </w:rPr>
        <w:t>Journal of Statistical Software</w:t>
      </w:r>
      <w:r w:rsidRPr="00254F05">
        <w:t xml:space="preserve"> 64:1–25.</w:t>
      </w:r>
    </w:p>
    <w:p w14:paraId="70D40D65" w14:textId="77777777" w:rsidR="00254F05" w:rsidRPr="00254F05" w:rsidRDefault="00254F05" w:rsidP="00254F05">
      <w:pPr>
        <w:pStyle w:val="Bibliography"/>
      </w:pPr>
      <w:r w:rsidRPr="00254F05">
        <w:t xml:space="preserve">Burger M, </w:t>
      </w:r>
      <w:proofErr w:type="spellStart"/>
      <w:r w:rsidRPr="00254F05">
        <w:t>Juenemann</w:t>
      </w:r>
      <w:proofErr w:type="spellEnd"/>
      <w:r w:rsidRPr="00254F05">
        <w:t xml:space="preserve"> K, Koenig T. 2015. </w:t>
      </w:r>
      <w:proofErr w:type="spellStart"/>
      <w:r w:rsidRPr="00254F05">
        <w:rPr>
          <w:i/>
          <w:iCs/>
        </w:rPr>
        <w:t>RUnit</w:t>
      </w:r>
      <w:proofErr w:type="spellEnd"/>
      <w:r w:rsidRPr="00254F05">
        <w:rPr>
          <w:i/>
          <w:iCs/>
        </w:rPr>
        <w:t>: R Unit Test Framework</w:t>
      </w:r>
      <w:r w:rsidRPr="00254F05">
        <w:t>.</w:t>
      </w:r>
    </w:p>
    <w:p w14:paraId="1212D321" w14:textId="77777777" w:rsidR="00254F05" w:rsidRPr="00254F05" w:rsidRDefault="00254F05" w:rsidP="00254F05">
      <w:pPr>
        <w:pStyle w:val="Bibliography"/>
      </w:pPr>
      <w:r w:rsidRPr="00254F05">
        <w:t xml:space="preserve">Burns P. 2012. </w:t>
      </w:r>
      <w:r w:rsidRPr="00254F05">
        <w:rPr>
          <w:i/>
          <w:iCs/>
        </w:rPr>
        <w:t>The R Inferno</w:t>
      </w:r>
      <w:r w:rsidRPr="00254F05">
        <w:t>. lulu.com.</w:t>
      </w:r>
    </w:p>
    <w:p w14:paraId="773A6124" w14:textId="77777777" w:rsidR="00254F05" w:rsidRPr="00254F05" w:rsidRDefault="00254F05" w:rsidP="00254F05">
      <w:pPr>
        <w:pStyle w:val="Bibliography"/>
      </w:pPr>
      <w:proofErr w:type="spellStart"/>
      <w:r w:rsidRPr="00254F05">
        <w:t>Calaway</w:t>
      </w:r>
      <w:proofErr w:type="spellEnd"/>
      <w:r w:rsidRPr="00254F05">
        <w:t xml:space="preserve"> R, Analytics R, Weston S. 2017. </w:t>
      </w:r>
      <w:proofErr w:type="spellStart"/>
      <w:r w:rsidRPr="00254F05">
        <w:rPr>
          <w:i/>
          <w:iCs/>
        </w:rPr>
        <w:t>doMC</w:t>
      </w:r>
      <w:proofErr w:type="spellEnd"/>
      <w:r w:rsidRPr="00254F05">
        <w:rPr>
          <w:i/>
          <w:iCs/>
        </w:rPr>
        <w:t>: Foreach Parallel Adaptor for “parallel.”</w:t>
      </w:r>
    </w:p>
    <w:p w14:paraId="15AD9F36" w14:textId="77777777" w:rsidR="00254F05" w:rsidRPr="00254F05" w:rsidRDefault="00254F05" w:rsidP="00254F05">
      <w:pPr>
        <w:pStyle w:val="Bibliography"/>
      </w:pPr>
      <w:proofErr w:type="spellStart"/>
      <w:r w:rsidRPr="00254F05">
        <w:lastRenderedPageBreak/>
        <w:t>Calaway</w:t>
      </w:r>
      <w:proofErr w:type="spellEnd"/>
      <w:r w:rsidRPr="00254F05">
        <w:t xml:space="preserve"> R, Corporation M, Weston S. 2017. </w:t>
      </w:r>
      <w:proofErr w:type="spellStart"/>
      <w:r w:rsidRPr="00254F05">
        <w:rPr>
          <w:i/>
          <w:iCs/>
        </w:rPr>
        <w:t>doSNOW</w:t>
      </w:r>
      <w:proofErr w:type="spellEnd"/>
      <w:r w:rsidRPr="00254F05">
        <w:rPr>
          <w:i/>
          <w:iCs/>
        </w:rPr>
        <w:t>: Foreach Parallel Adaptor for the “snow” Package</w:t>
      </w:r>
      <w:r w:rsidRPr="00254F05">
        <w:t>.</w:t>
      </w:r>
    </w:p>
    <w:p w14:paraId="40C19B48" w14:textId="77777777" w:rsidR="00254F05" w:rsidRPr="00254F05" w:rsidRDefault="00254F05" w:rsidP="00254F05">
      <w:pPr>
        <w:pStyle w:val="Bibliography"/>
      </w:pPr>
      <w:proofErr w:type="spellStart"/>
      <w:r w:rsidRPr="00254F05">
        <w:t>Calaway</w:t>
      </w:r>
      <w:proofErr w:type="spellEnd"/>
      <w:r w:rsidRPr="00254F05">
        <w:t xml:space="preserve"> R, Corporation M, Weston S, Tenenbaum D. 2018. </w:t>
      </w:r>
      <w:proofErr w:type="spellStart"/>
      <w:r w:rsidRPr="00254F05">
        <w:rPr>
          <w:i/>
          <w:iCs/>
        </w:rPr>
        <w:t>doParallel</w:t>
      </w:r>
      <w:proofErr w:type="spellEnd"/>
      <w:r w:rsidRPr="00254F05">
        <w:rPr>
          <w:i/>
          <w:iCs/>
        </w:rPr>
        <w:t>: Foreach Parallel Adaptor for the “parallel” Package</w:t>
      </w:r>
      <w:r w:rsidRPr="00254F05">
        <w:t>.</w:t>
      </w:r>
    </w:p>
    <w:p w14:paraId="5E6EE9A1" w14:textId="77777777" w:rsidR="00254F05" w:rsidRPr="00254F05" w:rsidRDefault="00254F05" w:rsidP="00254F05">
      <w:pPr>
        <w:pStyle w:val="Bibliography"/>
      </w:pPr>
      <w:proofErr w:type="spellStart"/>
      <w:r w:rsidRPr="00254F05">
        <w:t>Calaway</w:t>
      </w:r>
      <w:proofErr w:type="spellEnd"/>
      <w:r w:rsidRPr="00254F05">
        <w:t xml:space="preserve"> R, Microsoft, Weston S. 2017. </w:t>
      </w:r>
      <w:r w:rsidRPr="00254F05">
        <w:rPr>
          <w:i/>
          <w:iCs/>
        </w:rPr>
        <w:t>foreach: Provides Foreach Looping Construct for R</w:t>
      </w:r>
      <w:r w:rsidRPr="00254F05">
        <w:t>.</w:t>
      </w:r>
    </w:p>
    <w:p w14:paraId="6005A279" w14:textId="77777777" w:rsidR="00254F05" w:rsidRPr="00254F05" w:rsidRDefault="00254F05" w:rsidP="00254F05">
      <w:pPr>
        <w:pStyle w:val="Bibliography"/>
      </w:pPr>
      <w:proofErr w:type="spellStart"/>
      <w:r w:rsidRPr="00254F05">
        <w:t>Carr</w:t>
      </w:r>
      <w:proofErr w:type="spellEnd"/>
      <w:r w:rsidRPr="00254F05">
        <w:t xml:space="preserve"> J. 2015.TDD Anti-Patterns. </w:t>
      </w:r>
      <w:r w:rsidRPr="00254F05">
        <w:rPr>
          <w:i/>
          <w:iCs/>
        </w:rPr>
        <w:t>Available at</w:t>
      </w:r>
      <w:r w:rsidRPr="00254F05">
        <w:t xml:space="preserve"> </w:t>
      </w:r>
      <w:r w:rsidRPr="00254F05">
        <w:rPr>
          <w:i/>
          <w:iCs/>
        </w:rPr>
        <w:t>https://web.archive.org/web/20150726134212/http://blog.james-carr.org:80/2006/11/03/tdd-anti-patterns/</w:t>
      </w:r>
    </w:p>
    <w:p w14:paraId="5336E5C1" w14:textId="77777777" w:rsidR="00254F05" w:rsidRPr="00254F05" w:rsidRDefault="00254F05" w:rsidP="00254F05">
      <w:pPr>
        <w:pStyle w:val="Bibliography"/>
      </w:pPr>
      <w:r w:rsidRPr="00254F05">
        <w:t xml:space="preserve">Chang W, </w:t>
      </w:r>
      <w:proofErr w:type="spellStart"/>
      <w:r w:rsidRPr="00254F05">
        <w:t>Luraschi</w:t>
      </w:r>
      <w:proofErr w:type="spellEnd"/>
      <w:r w:rsidRPr="00254F05">
        <w:t xml:space="preserve"> J. 2018. </w:t>
      </w:r>
      <w:proofErr w:type="spellStart"/>
      <w:r w:rsidRPr="00254F05">
        <w:rPr>
          <w:i/>
          <w:iCs/>
        </w:rPr>
        <w:t>profvis</w:t>
      </w:r>
      <w:proofErr w:type="spellEnd"/>
      <w:r w:rsidRPr="00254F05">
        <w:rPr>
          <w:i/>
          <w:iCs/>
        </w:rPr>
        <w:t>: Interactive Visualizations for Profiling R Code</w:t>
      </w:r>
      <w:r w:rsidRPr="00254F05">
        <w:t>.</w:t>
      </w:r>
    </w:p>
    <w:p w14:paraId="7C19093B" w14:textId="77777777" w:rsidR="00254F05" w:rsidRPr="00254F05" w:rsidRDefault="00254F05" w:rsidP="00254F05">
      <w:pPr>
        <w:pStyle w:val="Bibliography"/>
      </w:pPr>
      <w:proofErr w:type="spellStart"/>
      <w:r w:rsidRPr="00254F05">
        <w:t>Dehaghani</w:t>
      </w:r>
      <w:proofErr w:type="spellEnd"/>
      <w:r w:rsidRPr="00254F05">
        <w:t xml:space="preserve"> SMH, </w:t>
      </w:r>
      <w:proofErr w:type="spellStart"/>
      <w:r w:rsidRPr="00254F05">
        <w:t>Hajrahimi</w:t>
      </w:r>
      <w:proofErr w:type="spellEnd"/>
      <w:r w:rsidRPr="00254F05">
        <w:t xml:space="preserve"> N. 2013. Which Factors Affect Software Projects Maintenance Cost More? </w:t>
      </w:r>
      <w:r w:rsidRPr="00254F05">
        <w:rPr>
          <w:i/>
          <w:iCs/>
        </w:rPr>
        <w:t xml:space="preserve">Acta Informatica </w:t>
      </w:r>
      <w:proofErr w:type="spellStart"/>
      <w:r w:rsidRPr="00254F05">
        <w:rPr>
          <w:i/>
          <w:iCs/>
        </w:rPr>
        <w:t>Medica</w:t>
      </w:r>
      <w:proofErr w:type="spellEnd"/>
      <w:r w:rsidRPr="00254F05">
        <w:t xml:space="preserve"> 21:63–66. DOI: 10.5455/AIM.2012.21.63-66.</w:t>
      </w:r>
    </w:p>
    <w:p w14:paraId="678420C1" w14:textId="77777777" w:rsidR="00254F05" w:rsidRPr="00254F05" w:rsidRDefault="00254F05" w:rsidP="00254F05">
      <w:pPr>
        <w:pStyle w:val="Bibliography"/>
      </w:pPr>
      <w:r w:rsidRPr="00254F05">
        <w:t xml:space="preserve">DeWitt P, Bennett T, Feinstein J, Russell S. 2017. </w:t>
      </w:r>
      <w:proofErr w:type="spellStart"/>
      <w:r w:rsidRPr="00254F05">
        <w:rPr>
          <w:i/>
          <w:iCs/>
        </w:rPr>
        <w:t>pccc</w:t>
      </w:r>
      <w:proofErr w:type="spellEnd"/>
      <w:r w:rsidRPr="00254F05">
        <w:rPr>
          <w:i/>
          <w:iCs/>
        </w:rPr>
        <w:t>: Pediatric Complex Chronic Conditions</w:t>
      </w:r>
      <w:r w:rsidRPr="00254F05">
        <w:t>.</w:t>
      </w:r>
    </w:p>
    <w:p w14:paraId="52E983EC" w14:textId="77777777" w:rsidR="00254F05" w:rsidRPr="00254F05" w:rsidRDefault="00254F05" w:rsidP="00254F05">
      <w:pPr>
        <w:pStyle w:val="Bibliography"/>
      </w:pPr>
      <w:proofErr w:type="spellStart"/>
      <w:r w:rsidRPr="00254F05">
        <w:t>Dragulescu</w:t>
      </w:r>
      <w:proofErr w:type="spellEnd"/>
      <w:r w:rsidRPr="00254F05">
        <w:t xml:space="preserve"> AA, Arendt C. 2018. </w:t>
      </w:r>
      <w:proofErr w:type="spellStart"/>
      <w:r w:rsidRPr="00254F05">
        <w:rPr>
          <w:i/>
          <w:iCs/>
        </w:rPr>
        <w:t>xlsx</w:t>
      </w:r>
      <w:proofErr w:type="spellEnd"/>
      <w:r w:rsidRPr="00254F05">
        <w:rPr>
          <w:i/>
          <w:iCs/>
        </w:rPr>
        <w:t>: Read, Write, Format Excel 2007 and Excel 97/2000/XP/2003 Files</w:t>
      </w:r>
      <w:r w:rsidRPr="00254F05">
        <w:t>.</w:t>
      </w:r>
    </w:p>
    <w:p w14:paraId="6376DF95" w14:textId="77777777" w:rsidR="00254F05" w:rsidRPr="00254F05" w:rsidRDefault="00254F05" w:rsidP="00254F05">
      <w:pPr>
        <w:pStyle w:val="Bibliography"/>
      </w:pPr>
      <w:r w:rsidRPr="00254F05">
        <w:t xml:space="preserve">Eckert A. 2018. </w:t>
      </w:r>
      <w:proofErr w:type="spellStart"/>
      <w:r w:rsidRPr="00254F05">
        <w:rPr>
          <w:i/>
          <w:iCs/>
        </w:rPr>
        <w:t>parallelDist</w:t>
      </w:r>
      <w:proofErr w:type="spellEnd"/>
      <w:r w:rsidRPr="00254F05">
        <w:rPr>
          <w:i/>
          <w:iCs/>
        </w:rPr>
        <w:t>: Parallel Distance Matrix Computation using Multiple Threads</w:t>
      </w:r>
      <w:r w:rsidRPr="00254F05">
        <w:t>.</w:t>
      </w:r>
    </w:p>
    <w:p w14:paraId="626C31B7" w14:textId="77777777" w:rsidR="00254F05" w:rsidRPr="00254F05" w:rsidRDefault="00254F05" w:rsidP="00254F05">
      <w:pPr>
        <w:pStyle w:val="Bibliography"/>
      </w:pPr>
      <w:proofErr w:type="spellStart"/>
      <w:r w:rsidRPr="00254F05">
        <w:t>Eddelbuettel</w:t>
      </w:r>
      <w:proofErr w:type="spellEnd"/>
      <w:r w:rsidRPr="00254F05">
        <w:t xml:space="preserve"> D, </w:t>
      </w:r>
      <w:proofErr w:type="spellStart"/>
      <w:r w:rsidRPr="00254F05">
        <w:t>Balamuta</w:t>
      </w:r>
      <w:proofErr w:type="spellEnd"/>
      <w:r w:rsidRPr="00254F05">
        <w:t xml:space="preserve"> JJ. 2017. </w:t>
      </w:r>
      <w:r w:rsidRPr="00254F05">
        <w:rPr>
          <w:i/>
          <w:iCs/>
        </w:rPr>
        <w:t xml:space="preserve">Extending R with C++: A Brief Introduction to </w:t>
      </w:r>
      <w:proofErr w:type="spellStart"/>
      <w:r w:rsidRPr="00254F05">
        <w:rPr>
          <w:i/>
          <w:iCs/>
        </w:rPr>
        <w:t>Rcpp</w:t>
      </w:r>
      <w:proofErr w:type="spellEnd"/>
      <w:r w:rsidRPr="00254F05">
        <w:t xml:space="preserve">. </w:t>
      </w:r>
      <w:proofErr w:type="spellStart"/>
      <w:r w:rsidRPr="00254F05">
        <w:t>PeerJ</w:t>
      </w:r>
      <w:proofErr w:type="spellEnd"/>
      <w:r w:rsidRPr="00254F05">
        <w:t xml:space="preserve"> Inc. DOI: 10.7287/peerj.preprints.3188v1.</w:t>
      </w:r>
    </w:p>
    <w:p w14:paraId="6BBC2A78" w14:textId="77777777" w:rsidR="00254F05" w:rsidRPr="00254F05" w:rsidRDefault="00254F05" w:rsidP="00254F05">
      <w:pPr>
        <w:pStyle w:val="Bibliography"/>
      </w:pPr>
      <w:proofErr w:type="spellStart"/>
      <w:r w:rsidRPr="00254F05">
        <w:t>Feinerer</w:t>
      </w:r>
      <w:proofErr w:type="spellEnd"/>
      <w:r w:rsidRPr="00254F05">
        <w:t xml:space="preserve"> I, </w:t>
      </w:r>
      <w:proofErr w:type="spellStart"/>
      <w:r w:rsidRPr="00254F05">
        <w:t>Theussl</w:t>
      </w:r>
      <w:proofErr w:type="spellEnd"/>
      <w:r w:rsidRPr="00254F05">
        <w:t xml:space="preserve"> S, </w:t>
      </w:r>
      <w:proofErr w:type="spellStart"/>
      <w:r w:rsidRPr="00254F05">
        <w:t>Buchta</w:t>
      </w:r>
      <w:proofErr w:type="spellEnd"/>
      <w:r w:rsidRPr="00254F05">
        <w:t xml:space="preserve"> C. 2015. </w:t>
      </w:r>
      <w:r w:rsidRPr="00254F05">
        <w:rPr>
          <w:i/>
          <w:iCs/>
        </w:rPr>
        <w:t>DSL: Distributed Storage and List</w:t>
      </w:r>
      <w:r w:rsidRPr="00254F05">
        <w:t>.</w:t>
      </w:r>
    </w:p>
    <w:p w14:paraId="2CB63A80" w14:textId="77777777" w:rsidR="00254F05" w:rsidRPr="00254F05" w:rsidRDefault="00254F05" w:rsidP="00254F05">
      <w:pPr>
        <w:pStyle w:val="Bibliography"/>
      </w:pPr>
      <w:r w:rsidRPr="00254F05">
        <w:t xml:space="preserve">Feinstein JA, Russell S, DeWitt PE, </w:t>
      </w:r>
      <w:proofErr w:type="spellStart"/>
      <w:r w:rsidRPr="00254F05">
        <w:t>Feudtner</w:t>
      </w:r>
      <w:proofErr w:type="spellEnd"/>
      <w:r w:rsidRPr="00254F05">
        <w:t xml:space="preserve"> C, Dai D, Bennett TD. 2018. R Package for Pediatric Complex Chronic Condition Classification. </w:t>
      </w:r>
      <w:r w:rsidRPr="00254F05">
        <w:rPr>
          <w:i/>
          <w:iCs/>
        </w:rPr>
        <w:t>JAMA Pediatrics</w:t>
      </w:r>
      <w:r w:rsidRPr="00254F05">
        <w:t>. DOI: 10.1001/jamapediatrics.2018.0256.</w:t>
      </w:r>
    </w:p>
    <w:p w14:paraId="65EF128B" w14:textId="77777777" w:rsidR="00254F05" w:rsidRPr="00254F05" w:rsidRDefault="00254F05" w:rsidP="00254F05">
      <w:pPr>
        <w:pStyle w:val="Bibliography"/>
      </w:pPr>
      <w:proofErr w:type="spellStart"/>
      <w:r w:rsidRPr="00254F05">
        <w:t>Feudtner</w:t>
      </w:r>
      <w:proofErr w:type="spellEnd"/>
      <w:r w:rsidRPr="00254F05">
        <w:t xml:space="preserve"> C, Christakis DA, Connell FA. 2000. Pediatric Deaths Attributable to Complex Chronic Conditions: A Population-Based Study of Washington State, 1980–1997. </w:t>
      </w:r>
      <w:r w:rsidRPr="00254F05">
        <w:rPr>
          <w:i/>
          <w:iCs/>
        </w:rPr>
        <w:t>Pediatrics</w:t>
      </w:r>
      <w:r w:rsidRPr="00254F05">
        <w:t xml:space="preserve"> 106:205–209.</w:t>
      </w:r>
    </w:p>
    <w:p w14:paraId="1FA75ABB" w14:textId="77777777" w:rsidR="00254F05" w:rsidRPr="00254F05" w:rsidRDefault="00254F05" w:rsidP="00254F05">
      <w:pPr>
        <w:pStyle w:val="Bibliography"/>
      </w:pPr>
      <w:proofErr w:type="spellStart"/>
      <w:r w:rsidRPr="00254F05">
        <w:t>Feudtner</w:t>
      </w:r>
      <w:proofErr w:type="spellEnd"/>
      <w:r w:rsidRPr="00254F05">
        <w:t xml:space="preserve"> C, Feinstein JA, Zhong W, Hall M, Dai D. 2014. Pediatric complex chronic conditions classification system version 2: updated for ICD-10 and complex medical technology dependence and transplantation. </w:t>
      </w:r>
      <w:r w:rsidRPr="00254F05">
        <w:rPr>
          <w:i/>
          <w:iCs/>
        </w:rPr>
        <w:t>BMC Pediatrics</w:t>
      </w:r>
      <w:r w:rsidRPr="00254F05">
        <w:t xml:space="preserve"> 14:199. DOI: 10.1186/1471-2431-14-199.</w:t>
      </w:r>
    </w:p>
    <w:p w14:paraId="7250718D" w14:textId="77777777" w:rsidR="00254F05" w:rsidRPr="00254F05" w:rsidRDefault="00254F05" w:rsidP="00254F05">
      <w:pPr>
        <w:pStyle w:val="Bibliography"/>
      </w:pPr>
      <w:proofErr w:type="spellStart"/>
      <w:r w:rsidRPr="00254F05">
        <w:t>Fucci</w:t>
      </w:r>
      <w:proofErr w:type="spellEnd"/>
      <w:r w:rsidRPr="00254F05">
        <w:t xml:space="preserve"> D, </w:t>
      </w:r>
      <w:proofErr w:type="spellStart"/>
      <w:r w:rsidRPr="00254F05">
        <w:t>Scanniello</w:t>
      </w:r>
      <w:proofErr w:type="spellEnd"/>
      <w:r w:rsidRPr="00254F05">
        <w:t xml:space="preserve"> G, Romano S, Shepperd M, </w:t>
      </w:r>
      <w:proofErr w:type="spellStart"/>
      <w:r w:rsidRPr="00254F05">
        <w:t>Sigweni</w:t>
      </w:r>
      <w:proofErr w:type="spellEnd"/>
      <w:r w:rsidRPr="00254F05">
        <w:t xml:space="preserve"> B, </w:t>
      </w:r>
      <w:proofErr w:type="spellStart"/>
      <w:r w:rsidRPr="00254F05">
        <w:t>Uyaguari</w:t>
      </w:r>
      <w:proofErr w:type="spellEnd"/>
      <w:r w:rsidRPr="00254F05">
        <w:t xml:space="preserve"> F, </w:t>
      </w:r>
      <w:proofErr w:type="spellStart"/>
      <w:r w:rsidRPr="00254F05">
        <w:t>Turhan</w:t>
      </w:r>
      <w:proofErr w:type="spellEnd"/>
      <w:r w:rsidRPr="00254F05">
        <w:t xml:space="preserve"> B, </w:t>
      </w:r>
      <w:proofErr w:type="spellStart"/>
      <w:r w:rsidRPr="00254F05">
        <w:t>Juristo</w:t>
      </w:r>
      <w:proofErr w:type="spellEnd"/>
      <w:r w:rsidRPr="00254F05">
        <w:t xml:space="preserve"> N, </w:t>
      </w:r>
      <w:proofErr w:type="spellStart"/>
      <w:r w:rsidRPr="00254F05">
        <w:t>Oivo</w:t>
      </w:r>
      <w:proofErr w:type="spellEnd"/>
      <w:r w:rsidRPr="00254F05">
        <w:t xml:space="preserve"> M. 2016. An External Replication on the Effects of Test-driven Development Using a Multi-site Blind Analysis Approach. In: </w:t>
      </w:r>
      <w:r w:rsidRPr="00254F05">
        <w:rPr>
          <w:i/>
          <w:iCs/>
        </w:rPr>
        <w:t xml:space="preserve">Proceedings of the 10th ACM/IEEE </w:t>
      </w:r>
      <w:r w:rsidRPr="00254F05">
        <w:rPr>
          <w:i/>
          <w:iCs/>
        </w:rPr>
        <w:lastRenderedPageBreak/>
        <w:t>International Symposium on Empirical Software Engineering and Measurement</w:t>
      </w:r>
      <w:r w:rsidRPr="00254F05">
        <w:t>. ESEM ’16. New York, NY, USA: ACM, 3:1–3:10. DOI: 10.1145/2961111.2962592.</w:t>
      </w:r>
    </w:p>
    <w:p w14:paraId="13212237" w14:textId="77777777" w:rsidR="00254F05" w:rsidRPr="00254F05" w:rsidRDefault="00254F05" w:rsidP="00254F05">
      <w:pPr>
        <w:pStyle w:val="Bibliography"/>
      </w:pPr>
      <w:proofErr w:type="spellStart"/>
      <w:r w:rsidRPr="00254F05">
        <w:t>Gaslam</w:t>
      </w:r>
      <w:proofErr w:type="spellEnd"/>
      <w:r w:rsidRPr="00254F05">
        <w:t xml:space="preserve"> B. 2017. </w:t>
      </w:r>
      <w:r w:rsidRPr="00254F05">
        <w:rPr>
          <w:i/>
          <w:iCs/>
        </w:rPr>
        <w:t>unitizer: Interactive R Unit Tests</w:t>
      </w:r>
      <w:r w:rsidRPr="00254F05">
        <w:t>.</w:t>
      </w:r>
    </w:p>
    <w:p w14:paraId="792A5259" w14:textId="77777777" w:rsidR="00254F05" w:rsidRPr="00254F05" w:rsidRDefault="00254F05" w:rsidP="00254F05">
      <w:pPr>
        <w:pStyle w:val="Bibliography"/>
      </w:pPr>
      <w:r w:rsidRPr="00254F05">
        <w:t xml:space="preserve">Gillespie C, Lovelace R. 2017. </w:t>
      </w:r>
      <w:r w:rsidRPr="00254F05">
        <w:rPr>
          <w:i/>
          <w:iCs/>
        </w:rPr>
        <w:t>Efficient R Programming: A Practical Guide to Smarter Programming</w:t>
      </w:r>
      <w:r w:rsidRPr="00254F05">
        <w:t>. Sebastopol, CA: O’Reilly Media.</w:t>
      </w:r>
    </w:p>
    <w:p w14:paraId="67A60D47" w14:textId="77777777" w:rsidR="00254F05" w:rsidRPr="00254F05" w:rsidRDefault="00254F05" w:rsidP="00254F05">
      <w:pPr>
        <w:pStyle w:val="Bibliography"/>
      </w:pPr>
      <w:r w:rsidRPr="00254F05">
        <w:t xml:space="preserve">Glass RL. 2001. Frequently Forgotten Fundamental Facts About Software Engineering. </w:t>
      </w:r>
      <w:r w:rsidRPr="00254F05">
        <w:rPr>
          <w:i/>
          <w:iCs/>
        </w:rPr>
        <w:t xml:space="preserve">IEEE </w:t>
      </w:r>
      <w:proofErr w:type="spellStart"/>
      <w:r w:rsidRPr="00254F05">
        <w:rPr>
          <w:i/>
          <w:iCs/>
        </w:rPr>
        <w:t>Softw</w:t>
      </w:r>
      <w:proofErr w:type="spellEnd"/>
      <w:r w:rsidRPr="00254F05">
        <w:rPr>
          <w:i/>
          <w:iCs/>
        </w:rPr>
        <w:t>.</w:t>
      </w:r>
      <w:r w:rsidRPr="00254F05">
        <w:t xml:space="preserve"> 18:112–111. DOI: 10.1109/MS.2001.922739.</w:t>
      </w:r>
    </w:p>
    <w:p w14:paraId="68583AD3" w14:textId="77777777" w:rsidR="00254F05" w:rsidRPr="00254F05" w:rsidRDefault="00254F05" w:rsidP="00254F05">
      <w:pPr>
        <w:pStyle w:val="Bibliography"/>
      </w:pPr>
      <w:proofErr w:type="spellStart"/>
      <w:r w:rsidRPr="00254F05">
        <w:t>Grosjean</w:t>
      </w:r>
      <w:proofErr w:type="spellEnd"/>
      <w:r w:rsidRPr="00254F05">
        <w:t xml:space="preserve"> P. 2014. </w:t>
      </w:r>
      <w:proofErr w:type="spellStart"/>
      <w:r w:rsidRPr="00254F05">
        <w:rPr>
          <w:i/>
          <w:iCs/>
        </w:rPr>
        <w:t>SciViews</w:t>
      </w:r>
      <w:proofErr w:type="spellEnd"/>
      <w:r w:rsidRPr="00254F05">
        <w:rPr>
          <w:i/>
          <w:iCs/>
        </w:rPr>
        <w:t>-R: A GUI API for R</w:t>
      </w:r>
      <w:r w:rsidRPr="00254F05">
        <w:t>. MONS, Belgium: UMONS.</w:t>
      </w:r>
    </w:p>
    <w:p w14:paraId="1BD5AF49" w14:textId="77777777" w:rsidR="00254F05" w:rsidRPr="00254F05" w:rsidRDefault="00254F05" w:rsidP="00254F05">
      <w:pPr>
        <w:pStyle w:val="Bibliography"/>
      </w:pPr>
      <w:r w:rsidRPr="00254F05">
        <w:t xml:space="preserve">Hansson DH. 2014.TDD is dead. Long live testing. (DHH). </w:t>
      </w:r>
      <w:r w:rsidRPr="00254F05">
        <w:rPr>
          <w:i/>
          <w:iCs/>
        </w:rPr>
        <w:t>Available at</w:t>
      </w:r>
      <w:r w:rsidRPr="00254F05">
        <w:t xml:space="preserve"> </w:t>
      </w:r>
      <w:r w:rsidRPr="00254F05">
        <w:rPr>
          <w:i/>
          <w:iCs/>
        </w:rPr>
        <w:t>http://david.heinemeierhansson.com/2014/tdd-is-dead-long-live-testing.html</w:t>
      </w:r>
    </w:p>
    <w:p w14:paraId="6FB235F2" w14:textId="77777777" w:rsidR="00254F05" w:rsidRPr="00254F05" w:rsidRDefault="00254F05" w:rsidP="00254F05">
      <w:pPr>
        <w:pStyle w:val="Bibliography"/>
      </w:pPr>
      <w:r w:rsidRPr="00254F05">
        <w:t xml:space="preserve">Hester J. 2018. </w:t>
      </w:r>
      <w:r w:rsidRPr="00254F05">
        <w:rPr>
          <w:i/>
          <w:iCs/>
        </w:rPr>
        <w:t>bench: High Precision Timing of R Expressions</w:t>
      </w:r>
      <w:r w:rsidRPr="00254F05">
        <w:t>.</w:t>
      </w:r>
    </w:p>
    <w:p w14:paraId="22CC681F" w14:textId="77777777" w:rsidR="00254F05" w:rsidRPr="00254F05" w:rsidRDefault="00254F05" w:rsidP="00254F05">
      <w:pPr>
        <w:pStyle w:val="Bibliography"/>
      </w:pPr>
      <w:r w:rsidRPr="00254F05">
        <w:t xml:space="preserve">Hyde R. 2009. The Fallacy of Premature Optimization. </w:t>
      </w:r>
      <w:r w:rsidRPr="00254F05">
        <w:rPr>
          <w:i/>
          <w:iCs/>
        </w:rPr>
        <w:t>Ubiquity</w:t>
      </w:r>
      <w:r w:rsidRPr="00254F05">
        <w:t xml:space="preserve"> 2009:1. DOI: 10.1145/1569886.1513451.</w:t>
      </w:r>
    </w:p>
    <w:p w14:paraId="16C3339F" w14:textId="77777777" w:rsidR="00254F05" w:rsidRPr="00254F05" w:rsidRDefault="00254F05" w:rsidP="00254F05">
      <w:pPr>
        <w:pStyle w:val="Bibliography"/>
      </w:pPr>
      <w:proofErr w:type="spellStart"/>
      <w:r w:rsidRPr="00254F05">
        <w:t>Izrailev</w:t>
      </w:r>
      <w:proofErr w:type="spellEnd"/>
      <w:r w:rsidRPr="00254F05">
        <w:t xml:space="preserve"> S. 2014. </w:t>
      </w:r>
      <w:proofErr w:type="spellStart"/>
      <w:r w:rsidRPr="00254F05">
        <w:rPr>
          <w:i/>
          <w:iCs/>
        </w:rPr>
        <w:t>tictoc</w:t>
      </w:r>
      <w:proofErr w:type="spellEnd"/>
      <w:r w:rsidRPr="00254F05">
        <w:rPr>
          <w:i/>
          <w:iCs/>
        </w:rPr>
        <w:t>: Functions for timing R scripts, as well as implementations of Stack and List structures.</w:t>
      </w:r>
    </w:p>
    <w:p w14:paraId="59A023BE" w14:textId="77777777" w:rsidR="00254F05" w:rsidRPr="00254F05" w:rsidRDefault="00254F05" w:rsidP="00254F05">
      <w:pPr>
        <w:pStyle w:val="Bibliography"/>
      </w:pPr>
      <w:r w:rsidRPr="00254F05">
        <w:t xml:space="preserve">Jones C, </w:t>
      </w:r>
      <w:proofErr w:type="spellStart"/>
      <w:r w:rsidRPr="00254F05">
        <w:t>Bonsignour</w:t>
      </w:r>
      <w:proofErr w:type="spellEnd"/>
      <w:r w:rsidRPr="00254F05">
        <w:t xml:space="preserve"> O. 2011. </w:t>
      </w:r>
      <w:r w:rsidRPr="00254F05">
        <w:rPr>
          <w:i/>
          <w:iCs/>
        </w:rPr>
        <w:t>The Economics of Software Quality</w:t>
      </w:r>
      <w:r w:rsidRPr="00254F05">
        <w:t>. Addison-Wesley Professional.</w:t>
      </w:r>
    </w:p>
    <w:p w14:paraId="6F8806B7" w14:textId="77777777" w:rsidR="00254F05" w:rsidRPr="00254F05" w:rsidRDefault="00254F05" w:rsidP="00254F05">
      <w:pPr>
        <w:pStyle w:val="Bibliography"/>
      </w:pPr>
      <w:r w:rsidRPr="00254F05">
        <w:t xml:space="preserve">Kane M, Emerson J, Weston S. 2013. Scalable Strategies for Computing with Massive Data. </w:t>
      </w:r>
      <w:r w:rsidRPr="00254F05">
        <w:rPr>
          <w:i/>
          <w:iCs/>
        </w:rPr>
        <w:t>Journal of Statistical Software, Articles</w:t>
      </w:r>
      <w:r w:rsidRPr="00254F05">
        <w:t xml:space="preserve"> 55:1–19. DOI: 10.18637/</w:t>
      </w:r>
      <w:proofErr w:type="gramStart"/>
      <w:r w:rsidRPr="00254F05">
        <w:t>jss.v055.i</w:t>
      </w:r>
      <w:proofErr w:type="gramEnd"/>
      <w:r w:rsidRPr="00254F05">
        <w:t>14.</w:t>
      </w:r>
    </w:p>
    <w:p w14:paraId="50767A63" w14:textId="77777777" w:rsidR="00254F05" w:rsidRPr="00254F05" w:rsidRDefault="00254F05" w:rsidP="00254F05">
      <w:pPr>
        <w:pStyle w:val="Bibliography"/>
      </w:pPr>
      <w:proofErr w:type="spellStart"/>
      <w:r w:rsidRPr="00254F05">
        <w:t>Kanewala</w:t>
      </w:r>
      <w:proofErr w:type="spellEnd"/>
      <w:r w:rsidRPr="00254F05">
        <w:t xml:space="preserve"> U, </w:t>
      </w:r>
      <w:proofErr w:type="spellStart"/>
      <w:r w:rsidRPr="00254F05">
        <w:t>Bieman</w:t>
      </w:r>
      <w:proofErr w:type="spellEnd"/>
      <w:r w:rsidRPr="00254F05">
        <w:t xml:space="preserve"> JM. 2014. Testing Scientific Software: A Systematic Literature Review. </w:t>
      </w:r>
      <w:r w:rsidRPr="00254F05">
        <w:rPr>
          <w:i/>
          <w:iCs/>
        </w:rPr>
        <w:t>Information and software technology</w:t>
      </w:r>
      <w:r w:rsidRPr="00254F05">
        <w:t xml:space="preserve"> 56:1219–1232. DOI: 10.1016/j.infsof.2014.05.006.</w:t>
      </w:r>
    </w:p>
    <w:p w14:paraId="6C4214FC" w14:textId="77777777" w:rsidR="00254F05" w:rsidRPr="00254F05" w:rsidRDefault="00254F05" w:rsidP="00254F05">
      <w:pPr>
        <w:pStyle w:val="Bibliography"/>
      </w:pPr>
      <w:r w:rsidRPr="00254F05">
        <w:t xml:space="preserve">Kelleher C, Pausch R. 2005. Lowering the Barriers to Programming: A Taxonomy of Programming Environments and Languages for Novice Programmers. </w:t>
      </w:r>
      <w:r w:rsidRPr="00254F05">
        <w:rPr>
          <w:i/>
          <w:iCs/>
        </w:rPr>
        <w:t xml:space="preserve">ACM </w:t>
      </w:r>
      <w:proofErr w:type="spellStart"/>
      <w:r w:rsidRPr="00254F05">
        <w:rPr>
          <w:i/>
          <w:iCs/>
        </w:rPr>
        <w:t>Comput</w:t>
      </w:r>
      <w:proofErr w:type="spellEnd"/>
      <w:r w:rsidRPr="00254F05">
        <w:rPr>
          <w:i/>
          <w:iCs/>
        </w:rPr>
        <w:t xml:space="preserve">. </w:t>
      </w:r>
      <w:proofErr w:type="spellStart"/>
      <w:r w:rsidRPr="00254F05">
        <w:rPr>
          <w:i/>
          <w:iCs/>
        </w:rPr>
        <w:t>Surv</w:t>
      </w:r>
      <w:proofErr w:type="spellEnd"/>
      <w:r w:rsidRPr="00254F05">
        <w:rPr>
          <w:i/>
          <w:iCs/>
        </w:rPr>
        <w:t>.</w:t>
      </w:r>
      <w:r w:rsidRPr="00254F05">
        <w:t xml:space="preserve"> 37:83–137. DOI: 10.1145/1089733.1089734.</w:t>
      </w:r>
    </w:p>
    <w:p w14:paraId="3E2BEC67" w14:textId="77777777" w:rsidR="00254F05" w:rsidRPr="00254F05" w:rsidRDefault="00254F05" w:rsidP="00254F05">
      <w:pPr>
        <w:pStyle w:val="Bibliography"/>
      </w:pPr>
      <w:proofErr w:type="spellStart"/>
      <w:r w:rsidRPr="00254F05">
        <w:t>Klevtsov</w:t>
      </w:r>
      <w:proofErr w:type="spellEnd"/>
      <w:r w:rsidRPr="00254F05">
        <w:t xml:space="preserve"> A, </w:t>
      </w:r>
      <w:proofErr w:type="spellStart"/>
      <w:r w:rsidRPr="00254F05">
        <w:t>Antonov</w:t>
      </w:r>
      <w:proofErr w:type="spellEnd"/>
      <w:r w:rsidRPr="00254F05">
        <w:t xml:space="preserve"> A, </w:t>
      </w:r>
      <w:proofErr w:type="spellStart"/>
      <w:r w:rsidRPr="00254F05">
        <w:t>Upravitelev</w:t>
      </w:r>
      <w:proofErr w:type="spellEnd"/>
      <w:r w:rsidRPr="00254F05">
        <w:t xml:space="preserve"> P. 2018. </w:t>
      </w:r>
      <w:proofErr w:type="spellStart"/>
      <w:r w:rsidRPr="00254F05">
        <w:rPr>
          <w:i/>
          <w:iCs/>
        </w:rPr>
        <w:t>benchr</w:t>
      </w:r>
      <w:proofErr w:type="spellEnd"/>
      <w:r w:rsidRPr="00254F05">
        <w:rPr>
          <w:i/>
          <w:iCs/>
        </w:rPr>
        <w:t>: High Precise Measurement of R Expressions Execution Time</w:t>
      </w:r>
      <w:r w:rsidRPr="00254F05">
        <w:t>.</w:t>
      </w:r>
    </w:p>
    <w:p w14:paraId="3618F1C7" w14:textId="77777777" w:rsidR="00254F05" w:rsidRPr="00254F05" w:rsidRDefault="00254F05" w:rsidP="00254F05">
      <w:pPr>
        <w:pStyle w:val="Bibliography"/>
      </w:pPr>
      <w:proofErr w:type="spellStart"/>
      <w:r w:rsidRPr="00254F05">
        <w:t>Klik</w:t>
      </w:r>
      <w:proofErr w:type="spellEnd"/>
      <w:r w:rsidRPr="00254F05">
        <w:t xml:space="preserve"> M, Collet Y, Facebook. 2018. </w:t>
      </w:r>
      <w:proofErr w:type="spellStart"/>
      <w:r w:rsidRPr="00254F05">
        <w:rPr>
          <w:i/>
          <w:iCs/>
        </w:rPr>
        <w:t>fst</w:t>
      </w:r>
      <w:proofErr w:type="spellEnd"/>
      <w:r w:rsidRPr="00254F05">
        <w:rPr>
          <w:i/>
          <w:iCs/>
        </w:rPr>
        <w:t>: Lightning Fast Serialization of Data Frames for R</w:t>
      </w:r>
      <w:r w:rsidRPr="00254F05">
        <w:t>.</w:t>
      </w:r>
    </w:p>
    <w:p w14:paraId="76002845" w14:textId="77777777" w:rsidR="00254F05" w:rsidRPr="00254F05" w:rsidRDefault="00254F05" w:rsidP="00254F05">
      <w:pPr>
        <w:pStyle w:val="Bibliography"/>
      </w:pPr>
      <w:r w:rsidRPr="00254F05">
        <w:t xml:space="preserve">Knuth DE. 1974. Structured Programming with Go to Statements. </w:t>
      </w:r>
      <w:r w:rsidRPr="00254F05">
        <w:rPr>
          <w:i/>
          <w:iCs/>
        </w:rPr>
        <w:t xml:space="preserve">ACM </w:t>
      </w:r>
      <w:proofErr w:type="spellStart"/>
      <w:r w:rsidRPr="00254F05">
        <w:rPr>
          <w:i/>
          <w:iCs/>
        </w:rPr>
        <w:t>Comput</w:t>
      </w:r>
      <w:proofErr w:type="spellEnd"/>
      <w:r w:rsidRPr="00254F05">
        <w:rPr>
          <w:i/>
          <w:iCs/>
        </w:rPr>
        <w:t xml:space="preserve">. </w:t>
      </w:r>
      <w:proofErr w:type="spellStart"/>
      <w:r w:rsidRPr="00254F05">
        <w:rPr>
          <w:i/>
          <w:iCs/>
        </w:rPr>
        <w:t>Surv</w:t>
      </w:r>
      <w:proofErr w:type="spellEnd"/>
      <w:r w:rsidRPr="00254F05">
        <w:rPr>
          <w:i/>
          <w:iCs/>
        </w:rPr>
        <w:t>.</w:t>
      </w:r>
      <w:r w:rsidRPr="00254F05">
        <w:t xml:space="preserve"> 6:261–301. DOI: 10.1145/356635.356640.</w:t>
      </w:r>
    </w:p>
    <w:p w14:paraId="7F15DC1E" w14:textId="77777777" w:rsidR="00254F05" w:rsidRPr="00254F05" w:rsidRDefault="00254F05" w:rsidP="00254F05">
      <w:pPr>
        <w:pStyle w:val="Bibliography"/>
      </w:pPr>
      <w:r w:rsidRPr="00254F05">
        <w:t xml:space="preserve">Koskinen J. 2015.Software Maintenance Costs. </w:t>
      </w:r>
      <w:r w:rsidRPr="00254F05">
        <w:rPr>
          <w:i/>
          <w:iCs/>
        </w:rPr>
        <w:t>Available at</w:t>
      </w:r>
      <w:r w:rsidRPr="00254F05">
        <w:t xml:space="preserve"> </w:t>
      </w:r>
      <w:r w:rsidRPr="00254F05">
        <w:rPr>
          <w:i/>
          <w:iCs/>
        </w:rPr>
        <w:t>https://wiki.uef.fi/download/attachments/38669960/SMCOSTS.pdf</w:t>
      </w:r>
    </w:p>
    <w:p w14:paraId="04AA7140" w14:textId="77777777" w:rsidR="00254F05" w:rsidRPr="00254F05" w:rsidRDefault="00254F05" w:rsidP="00254F05">
      <w:pPr>
        <w:pStyle w:val="Bibliography"/>
      </w:pPr>
      <w:proofErr w:type="spellStart"/>
      <w:r w:rsidRPr="00254F05">
        <w:t>Kusnierczyk</w:t>
      </w:r>
      <w:proofErr w:type="spellEnd"/>
      <w:r w:rsidRPr="00254F05">
        <w:t xml:space="preserve"> W, </w:t>
      </w:r>
      <w:proofErr w:type="spellStart"/>
      <w:r w:rsidRPr="00254F05">
        <w:t>Eddelbuettel</w:t>
      </w:r>
      <w:proofErr w:type="spellEnd"/>
      <w:r w:rsidRPr="00254F05">
        <w:t xml:space="preserve"> D, </w:t>
      </w:r>
      <w:proofErr w:type="spellStart"/>
      <w:r w:rsidRPr="00254F05">
        <w:t>Hasselman</w:t>
      </w:r>
      <w:proofErr w:type="spellEnd"/>
      <w:r w:rsidRPr="00254F05">
        <w:t xml:space="preserve"> B. 2012. </w:t>
      </w:r>
      <w:proofErr w:type="spellStart"/>
      <w:r w:rsidRPr="00254F05">
        <w:rPr>
          <w:i/>
          <w:iCs/>
        </w:rPr>
        <w:t>rbenchmark</w:t>
      </w:r>
      <w:proofErr w:type="spellEnd"/>
      <w:r w:rsidRPr="00254F05">
        <w:rPr>
          <w:i/>
          <w:iCs/>
        </w:rPr>
        <w:t>: Benchmarking routine for R</w:t>
      </w:r>
      <w:r w:rsidRPr="00254F05">
        <w:t>.</w:t>
      </w:r>
    </w:p>
    <w:p w14:paraId="19C74B97" w14:textId="77777777" w:rsidR="00254F05" w:rsidRPr="00254F05" w:rsidRDefault="00254F05" w:rsidP="00254F05">
      <w:pPr>
        <w:pStyle w:val="Bibliography"/>
      </w:pPr>
      <w:r w:rsidRPr="00254F05">
        <w:t xml:space="preserve">Leek JT, Peng RD. 2015. Opinion: Reproducible research can still be wrong: Adopting a prevention approach. </w:t>
      </w:r>
      <w:r w:rsidRPr="00254F05">
        <w:rPr>
          <w:i/>
          <w:iCs/>
        </w:rPr>
        <w:t>Proceedings of the National Academy of Sciences</w:t>
      </w:r>
      <w:r w:rsidRPr="00254F05">
        <w:t xml:space="preserve"> 112:1645–1646. DOI: 10.1073/pnas.1421412111.</w:t>
      </w:r>
    </w:p>
    <w:p w14:paraId="0DABA132" w14:textId="77777777" w:rsidR="00254F05" w:rsidRPr="00254F05" w:rsidRDefault="00254F05" w:rsidP="00254F05">
      <w:pPr>
        <w:pStyle w:val="Bibliography"/>
      </w:pPr>
      <w:r w:rsidRPr="00254F05">
        <w:t xml:space="preserve">Lentin J, Hennessey A. 2017. </w:t>
      </w:r>
      <w:proofErr w:type="spellStart"/>
      <w:r w:rsidRPr="00254F05">
        <w:rPr>
          <w:i/>
          <w:iCs/>
        </w:rPr>
        <w:t>unittest</w:t>
      </w:r>
      <w:proofErr w:type="spellEnd"/>
      <w:r w:rsidRPr="00254F05">
        <w:rPr>
          <w:i/>
          <w:iCs/>
        </w:rPr>
        <w:t>: TAP-Compliant Unit Testing</w:t>
      </w:r>
      <w:r w:rsidRPr="00254F05">
        <w:t>.</w:t>
      </w:r>
    </w:p>
    <w:p w14:paraId="0C53BDA1" w14:textId="77777777" w:rsidR="00254F05" w:rsidRPr="00254F05" w:rsidRDefault="00254F05" w:rsidP="00254F05">
      <w:pPr>
        <w:pStyle w:val="Bibliography"/>
      </w:pPr>
      <w:proofErr w:type="spellStart"/>
      <w:r w:rsidRPr="00254F05">
        <w:t>Luraschi</w:t>
      </w:r>
      <w:proofErr w:type="spellEnd"/>
      <w:r w:rsidRPr="00254F05">
        <w:t xml:space="preserve"> J, </w:t>
      </w:r>
      <w:proofErr w:type="spellStart"/>
      <w:r w:rsidRPr="00254F05">
        <w:t>Kuo</w:t>
      </w:r>
      <w:proofErr w:type="spellEnd"/>
      <w:r w:rsidRPr="00254F05">
        <w:t xml:space="preserve"> K, </w:t>
      </w:r>
      <w:proofErr w:type="spellStart"/>
      <w:r w:rsidRPr="00254F05">
        <w:t>Ushey</w:t>
      </w:r>
      <w:proofErr w:type="spellEnd"/>
      <w:r w:rsidRPr="00254F05">
        <w:t xml:space="preserve"> K, Allaire JJ, Macedo S, </w:t>
      </w:r>
      <w:proofErr w:type="spellStart"/>
      <w:r w:rsidRPr="00254F05">
        <w:t>RStudio</w:t>
      </w:r>
      <w:proofErr w:type="spellEnd"/>
      <w:r w:rsidRPr="00254F05">
        <w:t xml:space="preserve">, Foundation TAS. 2018. </w:t>
      </w:r>
      <w:proofErr w:type="spellStart"/>
      <w:r w:rsidRPr="00254F05">
        <w:rPr>
          <w:i/>
          <w:iCs/>
        </w:rPr>
        <w:t>sparklyr</w:t>
      </w:r>
      <w:proofErr w:type="spellEnd"/>
      <w:r w:rsidRPr="00254F05">
        <w:rPr>
          <w:i/>
          <w:iCs/>
        </w:rPr>
        <w:t>: R Interface to Apache Spark</w:t>
      </w:r>
      <w:r w:rsidRPr="00254F05">
        <w:t>.</w:t>
      </w:r>
    </w:p>
    <w:p w14:paraId="039E8164" w14:textId="77777777" w:rsidR="00254F05" w:rsidRPr="00254F05" w:rsidRDefault="00254F05" w:rsidP="00254F05">
      <w:pPr>
        <w:pStyle w:val="Bibliography"/>
      </w:pPr>
      <w:proofErr w:type="spellStart"/>
      <w:r w:rsidRPr="00254F05">
        <w:t>Matloff</w:t>
      </w:r>
      <w:proofErr w:type="spellEnd"/>
      <w:r w:rsidRPr="00254F05">
        <w:t xml:space="preserve"> N. 2016. Software Alchemy: Turning Complex Statistical Computations into Embarrassingly-Parallel Ones. </w:t>
      </w:r>
      <w:r w:rsidRPr="00254F05">
        <w:rPr>
          <w:i/>
          <w:iCs/>
        </w:rPr>
        <w:t>Journal of Statistical Software</w:t>
      </w:r>
      <w:r w:rsidRPr="00254F05">
        <w:t xml:space="preserve"> 71:1–15. DOI: 10.18637/</w:t>
      </w:r>
      <w:proofErr w:type="gramStart"/>
      <w:r w:rsidRPr="00254F05">
        <w:t>jss.v071.i</w:t>
      </w:r>
      <w:proofErr w:type="gramEnd"/>
      <w:r w:rsidRPr="00254F05">
        <w:t>04.</w:t>
      </w:r>
    </w:p>
    <w:p w14:paraId="72D679C5" w14:textId="77777777" w:rsidR="00254F05" w:rsidRPr="00254F05" w:rsidRDefault="00254F05" w:rsidP="00254F05">
      <w:pPr>
        <w:pStyle w:val="Bibliography"/>
      </w:pPr>
      <w:proofErr w:type="spellStart"/>
      <w:r w:rsidRPr="00254F05">
        <w:t>Mersmann</w:t>
      </w:r>
      <w:proofErr w:type="spellEnd"/>
      <w:r w:rsidRPr="00254F05">
        <w:t xml:space="preserve"> O. 2018. </w:t>
      </w:r>
      <w:r w:rsidRPr="00254F05">
        <w:rPr>
          <w:i/>
          <w:iCs/>
        </w:rPr>
        <w:t>microbenchmark: Accurate Timing Functions</w:t>
      </w:r>
      <w:r w:rsidRPr="00254F05">
        <w:t>.</w:t>
      </w:r>
    </w:p>
    <w:p w14:paraId="290A6D5C" w14:textId="77777777" w:rsidR="00254F05" w:rsidRPr="00254F05" w:rsidRDefault="00254F05" w:rsidP="00254F05">
      <w:pPr>
        <w:pStyle w:val="Bibliography"/>
      </w:pPr>
      <w:r w:rsidRPr="00254F05">
        <w:t xml:space="preserve">Micro Focus. 2018.Unified Functional Testing. </w:t>
      </w:r>
      <w:r w:rsidRPr="00254F05">
        <w:rPr>
          <w:i/>
          <w:iCs/>
        </w:rPr>
        <w:t>Available at</w:t>
      </w:r>
      <w:r w:rsidRPr="00254F05">
        <w:t xml:space="preserve"> </w:t>
      </w:r>
      <w:r w:rsidRPr="00254F05">
        <w:rPr>
          <w:i/>
          <w:iCs/>
        </w:rPr>
        <w:t>https://software.microfocus.com/en-us/products/unified-functional-automated-testing/overview</w:t>
      </w:r>
      <w:r w:rsidRPr="00254F05">
        <w:t xml:space="preserve"> (accessed April 12, 2018).</w:t>
      </w:r>
    </w:p>
    <w:p w14:paraId="10122064" w14:textId="77777777" w:rsidR="00254F05" w:rsidRPr="00254F05" w:rsidRDefault="00254F05" w:rsidP="00254F05">
      <w:pPr>
        <w:pStyle w:val="Bibliography"/>
      </w:pPr>
      <w:proofErr w:type="spellStart"/>
      <w:r w:rsidRPr="00254F05">
        <w:t>Moilanen</w:t>
      </w:r>
      <w:proofErr w:type="spellEnd"/>
      <w:r w:rsidRPr="00254F05">
        <w:t xml:space="preserve"> J. 2014.Test Driven Development details. </w:t>
      </w:r>
      <w:r w:rsidRPr="00254F05">
        <w:rPr>
          <w:i/>
          <w:iCs/>
        </w:rPr>
        <w:t>Available at</w:t>
      </w:r>
      <w:r w:rsidRPr="00254F05">
        <w:t xml:space="preserve"> </w:t>
      </w:r>
      <w:r w:rsidRPr="00254F05">
        <w:rPr>
          <w:i/>
          <w:iCs/>
        </w:rPr>
        <w:t>https://github.com/educloudalliance/educloud-development/wiki/Test-Driven-Development-details</w:t>
      </w:r>
      <w:r w:rsidRPr="00254F05">
        <w:t xml:space="preserve"> (accessed April 12, 2018).</w:t>
      </w:r>
    </w:p>
    <w:p w14:paraId="2271581F" w14:textId="77777777" w:rsidR="00254F05" w:rsidRPr="00254F05" w:rsidRDefault="00254F05" w:rsidP="00254F05">
      <w:pPr>
        <w:pStyle w:val="Bibliography"/>
      </w:pPr>
      <w:r w:rsidRPr="00254F05">
        <w:t xml:space="preserve">Nolan R, Padilla-Parra S. 2017. </w:t>
      </w:r>
      <w:proofErr w:type="spellStart"/>
      <w:r w:rsidRPr="00254F05">
        <w:t>exampletestr</w:t>
      </w:r>
      <w:proofErr w:type="spellEnd"/>
      <w:r w:rsidRPr="00254F05">
        <w:t xml:space="preserve">—An easy start to unit testing R packages. </w:t>
      </w:r>
      <w:proofErr w:type="spellStart"/>
      <w:r w:rsidRPr="00254F05">
        <w:rPr>
          <w:i/>
          <w:iCs/>
        </w:rPr>
        <w:t>Wellcome</w:t>
      </w:r>
      <w:proofErr w:type="spellEnd"/>
      <w:r w:rsidRPr="00254F05">
        <w:rPr>
          <w:i/>
          <w:iCs/>
        </w:rPr>
        <w:t xml:space="preserve"> Open Research</w:t>
      </w:r>
      <w:r w:rsidRPr="00254F05">
        <w:t xml:space="preserve"> 2. DOI: 10.12688/wellcomeopenres.11635.2.</w:t>
      </w:r>
    </w:p>
    <w:p w14:paraId="714E7526" w14:textId="77777777" w:rsidR="00254F05" w:rsidRPr="00254F05" w:rsidRDefault="00254F05" w:rsidP="00254F05">
      <w:pPr>
        <w:pStyle w:val="Bibliography"/>
      </w:pPr>
      <w:proofErr w:type="spellStart"/>
      <w:r w:rsidRPr="00254F05">
        <w:t>Nutter</w:t>
      </w:r>
      <w:proofErr w:type="spellEnd"/>
      <w:r w:rsidRPr="00254F05">
        <w:t xml:space="preserve"> B, Lane S. 2018. </w:t>
      </w:r>
      <w:proofErr w:type="spellStart"/>
      <w:r w:rsidRPr="00254F05">
        <w:rPr>
          <w:i/>
          <w:iCs/>
        </w:rPr>
        <w:t>redcapAPI</w:t>
      </w:r>
      <w:proofErr w:type="spellEnd"/>
      <w:r w:rsidRPr="00254F05">
        <w:rPr>
          <w:i/>
          <w:iCs/>
        </w:rPr>
        <w:t xml:space="preserve">: Accessing data from </w:t>
      </w:r>
      <w:proofErr w:type="spellStart"/>
      <w:r w:rsidRPr="00254F05">
        <w:rPr>
          <w:i/>
          <w:iCs/>
        </w:rPr>
        <w:t>REDCap</w:t>
      </w:r>
      <w:proofErr w:type="spellEnd"/>
      <w:r w:rsidRPr="00254F05">
        <w:rPr>
          <w:i/>
          <w:iCs/>
        </w:rPr>
        <w:t xml:space="preserve"> projects using the API</w:t>
      </w:r>
      <w:r w:rsidRPr="00254F05">
        <w:t>. DOI: 10.5281/zenodo.11826.</w:t>
      </w:r>
    </w:p>
    <w:p w14:paraId="69F1357A" w14:textId="77777777" w:rsidR="00254F05" w:rsidRPr="00254F05" w:rsidRDefault="00254F05" w:rsidP="00254F05">
      <w:pPr>
        <w:pStyle w:val="Bibliography"/>
      </w:pPr>
      <w:r w:rsidRPr="00254F05">
        <w:t xml:space="preserve">Osborne JM, </w:t>
      </w:r>
      <w:proofErr w:type="spellStart"/>
      <w:r w:rsidRPr="00254F05">
        <w:t>Bernabeu</w:t>
      </w:r>
      <w:proofErr w:type="spellEnd"/>
      <w:r w:rsidRPr="00254F05">
        <w:t xml:space="preserve"> MO, Bruna M, Calderhead B, Cooper J, </w:t>
      </w:r>
      <w:proofErr w:type="spellStart"/>
      <w:r w:rsidRPr="00254F05">
        <w:t>Dalchau</w:t>
      </w:r>
      <w:proofErr w:type="spellEnd"/>
      <w:r w:rsidRPr="00254F05">
        <w:t xml:space="preserve"> N, Dunn S-J, Fletcher AG, Freeman R, Groen D, Knapp B, </w:t>
      </w:r>
      <w:proofErr w:type="spellStart"/>
      <w:r w:rsidRPr="00254F05">
        <w:t>McInerny</w:t>
      </w:r>
      <w:proofErr w:type="spellEnd"/>
      <w:r w:rsidRPr="00254F05">
        <w:t xml:space="preserve"> GJ, </w:t>
      </w:r>
      <w:proofErr w:type="spellStart"/>
      <w:r w:rsidRPr="00254F05">
        <w:t>Mirams</w:t>
      </w:r>
      <w:proofErr w:type="spellEnd"/>
      <w:r w:rsidRPr="00254F05">
        <w:t xml:space="preserve"> GR, Pitt-Francis J, Sengupta B, Wright DW, Yates CA, </w:t>
      </w:r>
      <w:proofErr w:type="spellStart"/>
      <w:r w:rsidRPr="00254F05">
        <w:t>Gavaghan</w:t>
      </w:r>
      <w:proofErr w:type="spellEnd"/>
      <w:r w:rsidRPr="00254F05">
        <w:t xml:space="preserve"> DJ, Emmott S, Deane C. 2014. Ten Simple Rules for Effective Computational Research. </w:t>
      </w:r>
      <w:proofErr w:type="spellStart"/>
      <w:r w:rsidRPr="00254F05">
        <w:rPr>
          <w:i/>
          <w:iCs/>
        </w:rPr>
        <w:t>PLoS</w:t>
      </w:r>
      <w:proofErr w:type="spellEnd"/>
      <w:r w:rsidRPr="00254F05">
        <w:rPr>
          <w:i/>
          <w:iCs/>
        </w:rPr>
        <w:t xml:space="preserve"> Computational Biology</w:t>
      </w:r>
      <w:r w:rsidRPr="00254F05">
        <w:t xml:space="preserve"> 10. DOI: 10.1371/journal.pcbi.1003506.</w:t>
      </w:r>
    </w:p>
    <w:p w14:paraId="659D8121" w14:textId="77777777" w:rsidR="00254F05" w:rsidRPr="00254F05" w:rsidRDefault="00254F05" w:rsidP="00254F05">
      <w:pPr>
        <w:pStyle w:val="Bibliography"/>
      </w:pPr>
      <w:proofErr w:type="spellStart"/>
      <w:r w:rsidRPr="00254F05">
        <w:t>Prins</w:t>
      </w:r>
      <w:proofErr w:type="spellEnd"/>
      <w:r w:rsidRPr="00254F05">
        <w:t xml:space="preserve"> P, de </w:t>
      </w:r>
      <w:proofErr w:type="spellStart"/>
      <w:r w:rsidRPr="00254F05">
        <w:t>Ligt</w:t>
      </w:r>
      <w:proofErr w:type="spellEnd"/>
      <w:r w:rsidRPr="00254F05">
        <w:t xml:space="preserve"> J, Tarasov A, Jansen RC, </w:t>
      </w:r>
      <w:proofErr w:type="spellStart"/>
      <w:r w:rsidRPr="00254F05">
        <w:t>Cuppen</w:t>
      </w:r>
      <w:proofErr w:type="spellEnd"/>
      <w:r w:rsidRPr="00254F05">
        <w:t xml:space="preserve"> E, Bourne PE. 2015. Toward effective software solutions for big biology. </w:t>
      </w:r>
      <w:r w:rsidRPr="00254F05">
        <w:rPr>
          <w:i/>
          <w:iCs/>
        </w:rPr>
        <w:t>Nature Biotechnology</w:t>
      </w:r>
      <w:r w:rsidRPr="00254F05">
        <w:t xml:space="preserve"> 33:686–687. DOI: 10.1038/nbt.3240.</w:t>
      </w:r>
    </w:p>
    <w:p w14:paraId="666FB9D6" w14:textId="77777777" w:rsidR="00254F05" w:rsidRPr="00254F05" w:rsidRDefault="00254F05" w:rsidP="00254F05">
      <w:pPr>
        <w:pStyle w:val="Bibliography"/>
      </w:pPr>
      <w:r w:rsidRPr="00254F05">
        <w:t xml:space="preserve">Python Wiki Contributors. 2018.Performance Tips. </w:t>
      </w:r>
      <w:r w:rsidRPr="00254F05">
        <w:rPr>
          <w:i/>
          <w:iCs/>
        </w:rPr>
        <w:t>Available at</w:t>
      </w:r>
      <w:r w:rsidRPr="00254F05">
        <w:t xml:space="preserve"> </w:t>
      </w:r>
      <w:r w:rsidRPr="00254F05">
        <w:rPr>
          <w:i/>
          <w:iCs/>
        </w:rPr>
        <w:t>https://wiki.python.org/moin/PythonSpeed/PerformanceTips</w:t>
      </w:r>
      <w:r w:rsidRPr="00254F05">
        <w:t xml:space="preserve"> (accessed April 12, 2018).</w:t>
      </w:r>
    </w:p>
    <w:p w14:paraId="67392154" w14:textId="77777777" w:rsidR="00254F05" w:rsidRPr="00254F05" w:rsidRDefault="00254F05" w:rsidP="00254F05">
      <w:pPr>
        <w:pStyle w:val="Bibliography"/>
      </w:pPr>
      <w:r w:rsidRPr="00254F05">
        <w:t xml:space="preserve">R Core Team. 2018. </w:t>
      </w:r>
      <w:r w:rsidRPr="00254F05">
        <w:rPr>
          <w:i/>
          <w:iCs/>
        </w:rPr>
        <w:t>R: A Language and Environment for Statistical Computing</w:t>
      </w:r>
      <w:r w:rsidRPr="00254F05">
        <w:t>. Vienna, Austria: R Foundation for Statistical Computing.</w:t>
      </w:r>
    </w:p>
    <w:p w14:paraId="15C08483" w14:textId="77777777" w:rsidR="00254F05" w:rsidRPr="00254F05" w:rsidRDefault="00254F05" w:rsidP="00254F05">
      <w:pPr>
        <w:pStyle w:val="Bibliography"/>
      </w:pPr>
      <w:proofErr w:type="spellStart"/>
      <w:r w:rsidRPr="00254F05">
        <w:t>Ranorex</w:t>
      </w:r>
      <w:proofErr w:type="spellEnd"/>
      <w:r w:rsidRPr="00254F05">
        <w:t xml:space="preserve"> GmbH. 2018.Ranorex. </w:t>
      </w:r>
      <w:r w:rsidRPr="00254F05">
        <w:rPr>
          <w:i/>
          <w:iCs/>
        </w:rPr>
        <w:t>Available at</w:t>
      </w:r>
      <w:r w:rsidRPr="00254F05">
        <w:t xml:space="preserve"> </w:t>
      </w:r>
      <w:r w:rsidRPr="00254F05">
        <w:rPr>
          <w:i/>
          <w:iCs/>
        </w:rPr>
        <w:t>https://www.ranorex.com</w:t>
      </w:r>
      <w:r w:rsidRPr="00254F05">
        <w:t xml:space="preserve"> (accessed April 12, 2018).</w:t>
      </w:r>
    </w:p>
    <w:p w14:paraId="15A845C6" w14:textId="77777777" w:rsidR="00254F05" w:rsidRPr="00254F05" w:rsidRDefault="00254F05" w:rsidP="00254F05">
      <w:pPr>
        <w:pStyle w:val="Bibliography"/>
      </w:pPr>
      <w:r w:rsidRPr="00254F05">
        <w:t xml:space="preserve">Reese J. 2018.Best practices for writing unit tests. </w:t>
      </w:r>
      <w:r w:rsidRPr="00254F05">
        <w:rPr>
          <w:i/>
          <w:iCs/>
        </w:rPr>
        <w:t>Available at</w:t>
      </w:r>
      <w:r w:rsidRPr="00254F05">
        <w:t xml:space="preserve"> </w:t>
      </w:r>
      <w:r w:rsidRPr="00254F05">
        <w:rPr>
          <w:i/>
          <w:iCs/>
        </w:rPr>
        <w:t>https://docs.microsoft.com/en-us/dotnet/core/testing/unit-testing-best-practices</w:t>
      </w:r>
    </w:p>
    <w:p w14:paraId="73896889" w14:textId="77777777" w:rsidR="00254F05" w:rsidRPr="00254F05" w:rsidRDefault="00254F05" w:rsidP="00254F05">
      <w:pPr>
        <w:pStyle w:val="Bibliography"/>
      </w:pPr>
      <w:r w:rsidRPr="00254F05">
        <w:t xml:space="preserve">Robinson E. 2017.Making R Code </w:t>
      </w:r>
      <w:proofErr w:type="gramStart"/>
      <w:r w:rsidRPr="00254F05">
        <w:t>Faster</w:t>
      </w:r>
      <w:r w:rsidRPr="00254F05">
        <w:rPr>
          <w:rFonts w:ascii="Times New Roman" w:hAnsi="Times New Roman" w:cs="Times New Roman"/>
        </w:rPr>
        <w:t> </w:t>
      </w:r>
      <w:r w:rsidRPr="00254F05">
        <w:t>:</w:t>
      </w:r>
      <w:proofErr w:type="gramEnd"/>
      <w:r w:rsidRPr="00254F05">
        <w:t xml:space="preserve"> A Case Study. </w:t>
      </w:r>
      <w:r w:rsidRPr="00254F05">
        <w:rPr>
          <w:i/>
          <w:iCs/>
        </w:rPr>
        <w:t>Available at</w:t>
      </w:r>
      <w:r w:rsidRPr="00254F05">
        <w:t xml:space="preserve"> </w:t>
      </w:r>
      <w:r w:rsidRPr="00254F05">
        <w:rPr>
          <w:i/>
          <w:iCs/>
        </w:rPr>
        <w:t>https://robinsones.github.io/Making-R-Code-Faster-A-Case-Study/</w:t>
      </w:r>
    </w:p>
    <w:p w14:paraId="797C4507" w14:textId="77777777" w:rsidR="00254F05" w:rsidRPr="00254F05" w:rsidRDefault="00254F05" w:rsidP="00254F05">
      <w:pPr>
        <w:pStyle w:val="Bibliography"/>
      </w:pPr>
      <w:r w:rsidRPr="00254F05">
        <w:t xml:space="preserve">Rooney P. 2002.Microsoft’s CEO: 80-20 Rule Applies </w:t>
      </w:r>
      <w:proofErr w:type="gramStart"/>
      <w:r w:rsidRPr="00254F05">
        <w:t>To</w:t>
      </w:r>
      <w:proofErr w:type="gramEnd"/>
      <w:r w:rsidRPr="00254F05">
        <w:t xml:space="preserve"> Bugs, Not Just Features. </w:t>
      </w:r>
      <w:r w:rsidRPr="00254F05">
        <w:rPr>
          <w:i/>
          <w:iCs/>
        </w:rPr>
        <w:t>Available at</w:t>
      </w:r>
      <w:r w:rsidRPr="00254F05">
        <w:t xml:space="preserve"> </w:t>
      </w:r>
      <w:r w:rsidRPr="00254F05">
        <w:rPr>
          <w:i/>
          <w:iCs/>
        </w:rPr>
        <w:t>http://www.crn.com/news/security/18821726/microsofts-ceo-80-20-rule-applies-to-bugs-not-just-features.htm</w:t>
      </w:r>
    </w:p>
    <w:p w14:paraId="2F712816" w14:textId="77777777" w:rsidR="00254F05" w:rsidRPr="00254F05" w:rsidRDefault="00254F05" w:rsidP="00254F05">
      <w:pPr>
        <w:pStyle w:val="Bibliography"/>
      </w:pPr>
      <w:proofErr w:type="spellStart"/>
      <w:r w:rsidRPr="00254F05">
        <w:t>Sandve</w:t>
      </w:r>
      <w:proofErr w:type="spellEnd"/>
      <w:r w:rsidRPr="00254F05">
        <w:t xml:space="preserve"> GK, </w:t>
      </w:r>
      <w:proofErr w:type="spellStart"/>
      <w:r w:rsidRPr="00254F05">
        <w:t>Nekrutenko</w:t>
      </w:r>
      <w:proofErr w:type="spellEnd"/>
      <w:r w:rsidRPr="00254F05">
        <w:t xml:space="preserve"> A, Taylor J, </w:t>
      </w:r>
      <w:proofErr w:type="spellStart"/>
      <w:r w:rsidRPr="00254F05">
        <w:t>Hovig</w:t>
      </w:r>
      <w:proofErr w:type="spellEnd"/>
      <w:r w:rsidRPr="00254F05">
        <w:t xml:space="preserve"> E. 2013. Ten Simple Rules for Reproducible Computational Research. </w:t>
      </w:r>
      <w:r w:rsidRPr="00254F05">
        <w:rPr>
          <w:i/>
          <w:iCs/>
        </w:rPr>
        <w:t>PLOS Computational Biology</w:t>
      </w:r>
      <w:r w:rsidRPr="00254F05">
        <w:t xml:space="preserve"> </w:t>
      </w:r>
      <w:proofErr w:type="gramStart"/>
      <w:r w:rsidRPr="00254F05">
        <w:t>9:e</w:t>
      </w:r>
      <w:proofErr w:type="gramEnd"/>
      <w:r w:rsidRPr="00254F05">
        <w:t>1003285. DOI: 10.1371/journal.pcbi.1003285.</w:t>
      </w:r>
    </w:p>
    <w:p w14:paraId="231BA84A" w14:textId="77777777" w:rsidR="00254F05" w:rsidRPr="00254F05" w:rsidRDefault="00254F05" w:rsidP="00254F05">
      <w:pPr>
        <w:pStyle w:val="Bibliography"/>
      </w:pPr>
      <w:r w:rsidRPr="00254F05">
        <w:t xml:space="preserve">Selenium Contributors. 2018.Selenium. </w:t>
      </w:r>
      <w:r w:rsidRPr="00254F05">
        <w:rPr>
          <w:i/>
          <w:iCs/>
        </w:rPr>
        <w:t>Available at</w:t>
      </w:r>
      <w:r w:rsidRPr="00254F05">
        <w:t xml:space="preserve"> </w:t>
      </w:r>
      <w:r w:rsidRPr="00254F05">
        <w:rPr>
          <w:i/>
          <w:iCs/>
        </w:rPr>
        <w:t>https://www.seleniumhq.org</w:t>
      </w:r>
      <w:r w:rsidRPr="00254F05">
        <w:t xml:space="preserve"> (accessed April 12, 2018).</w:t>
      </w:r>
    </w:p>
    <w:p w14:paraId="7713DF9E" w14:textId="77777777" w:rsidR="00254F05" w:rsidRPr="00254F05" w:rsidRDefault="00254F05" w:rsidP="00254F05">
      <w:pPr>
        <w:pStyle w:val="Bibliography"/>
      </w:pPr>
      <w:r w:rsidRPr="00254F05">
        <w:t xml:space="preserve">Sommerville I. 2015. </w:t>
      </w:r>
      <w:r w:rsidRPr="00254F05">
        <w:rPr>
          <w:i/>
          <w:iCs/>
        </w:rPr>
        <w:t>Software Engineering</w:t>
      </w:r>
      <w:r w:rsidRPr="00254F05">
        <w:t>. Boston: Pearson.</w:t>
      </w:r>
    </w:p>
    <w:p w14:paraId="5076AE34" w14:textId="77777777" w:rsidR="00254F05" w:rsidRPr="00254F05" w:rsidRDefault="00254F05" w:rsidP="00254F05">
      <w:pPr>
        <w:pStyle w:val="Bibliography"/>
      </w:pPr>
      <w:r w:rsidRPr="00254F05">
        <w:t xml:space="preserve">Sommerville I. 2016.Giving up on test-first development. </w:t>
      </w:r>
      <w:r w:rsidRPr="00254F05">
        <w:rPr>
          <w:i/>
          <w:iCs/>
        </w:rPr>
        <w:t>Available at</w:t>
      </w:r>
      <w:r w:rsidRPr="00254F05">
        <w:t xml:space="preserve"> </w:t>
      </w:r>
      <w:r w:rsidRPr="00254F05">
        <w:rPr>
          <w:i/>
          <w:iCs/>
        </w:rPr>
        <w:t>http://iansommerville.com/systems-software-and-technology/giving-up-on-test-first-development/</w:t>
      </w:r>
    </w:p>
    <w:p w14:paraId="7405D9D4" w14:textId="77777777" w:rsidR="00254F05" w:rsidRPr="00254F05" w:rsidRDefault="00254F05" w:rsidP="00254F05">
      <w:pPr>
        <w:pStyle w:val="Bibliography"/>
      </w:pPr>
      <w:r w:rsidRPr="00254F05">
        <w:t xml:space="preserve">Stack Overflow Contributors. 2017.Unit testing Anti-patterns catalogue. </w:t>
      </w:r>
      <w:r w:rsidRPr="00254F05">
        <w:rPr>
          <w:i/>
          <w:iCs/>
        </w:rPr>
        <w:t>Available at</w:t>
      </w:r>
      <w:r w:rsidRPr="00254F05">
        <w:t xml:space="preserve"> </w:t>
      </w:r>
      <w:r w:rsidRPr="00254F05">
        <w:rPr>
          <w:i/>
          <w:iCs/>
        </w:rPr>
        <w:t>https://stackoverflow.com/questions/333682/unit-testing-anti-patterns-catalogue</w:t>
      </w:r>
      <w:r w:rsidRPr="00254F05">
        <w:t xml:space="preserve"> (accessed April 12, 2018).</w:t>
      </w:r>
    </w:p>
    <w:p w14:paraId="1F828B29" w14:textId="77777777" w:rsidR="00254F05" w:rsidRPr="00254F05" w:rsidRDefault="00254F05" w:rsidP="00254F05">
      <w:pPr>
        <w:pStyle w:val="Bibliography"/>
      </w:pPr>
      <w:r w:rsidRPr="00254F05">
        <w:t xml:space="preserve">The Joint Task Force on Computing Curricula. 2015. </w:t>
      </w:r>
      <w:r w:rsidRPr="00254F05">
        <w:rPr>
          <w:i/>
          <w:iCs/>
        </w:rPr>
        <w:t>Curriculum Guidelines for Undergraduate Degree Programs in Software Engineering</w:t>
      </w:r>
      <w:r w:rsidRPr="00254F05">
        <w:t>. New York, NY, USA: ACM.</w:t>
      </w:r>
    </w:p>
    <w:p w14:paraId="6E216228" w14:textId="77777777" w:rsidR="00254F05" w:rsidRPr="00254F05" w:rsidRDefault="00254F05" w:rsidP="00254F05">
      <w:pPr>
        <w:pStyle w:val="Bibliography"/>
      </w:pPr>
      <w:r w:rsidRPr="00254F05">
        <w:t xml:space="preserve">Tierney L, </w:t>
      </w:r>
      <w:proofErr w:type="spellStart"/>
      <w:r w:rsidRPr="00254F05">
        <w:t>Jarjour</w:t>
      </w:r>
      <w:proofErr w:type="spellEnd"/>
      <w:r w:rsidRPr="00254F05">
        <w:t xml:space="preserve"> R. 2016. </w:t>
      </w:r>
      <w:proofErr w:type="spellStart"/>
      <w:r w:rsidRPr="00254F05">
        <w:rPr>
          <w:i/>
          <w:iCs/>
        </w:rPr>
        <w:t>proftools</w:t>
      </w:r>
      <w:proofErr w:type="spellEnd"/>
      <w:r w:rsidRPr="00254F05">
        <w:rPr>
          <w:i/>
          <w:iCs/>
        </w:rPr>
        <w:t>: Profile Output Processing Tools for R</w:t>
      </w:r>
      <w:r w:rsidRPr="00254F05">
        <w:t>.</w:t>
      </w:r>
    </w:p>
    <w:p w14:paraId="11BF9690" w14:textId="77777777" w:rsidR="00254F05" w:rsidRPr="00254F05" w:rsidRDefault="00254F05" w:rsidP="00254F05">
      <w:pPr>
        <w:pStyle w:val="Bibliography"/>
      </w:pPr>
      <w:r w:rsidRPr="00254F05">
        <w:t xml:space="preserve">Tierney L, Rossini AJ, Li N, </w:t>
      </w:r>
      <w:proofErr w:type="spellStart"/>
      <w:r w:rsidRPr="00254F05">
        <w:t>Sevcikova</w:t>
      </w:r>
      <w:proofErr w:type="spellEnd"/>
      <w:r w:rsidRPr="00254F05">
        <w:t xml:space="preserve"> H. 2018. </w:t>
      </w:r>
      <w:r w:rsidRPr="00254F05">
        <w:rPr>
          <w:i/>
          <w:iCs/>
        </w:rPr>
        <w:t>snow: Simple Network of Workstations</w:t>
      </w:r>
      <w:r w:rsidRPr="00254F05">
        <w:t>.</w:t>
      </w:r>
    </w:p>
    <w:p w14:paraId="7DFFD9DE" w14:textId="77777777" w:rsidR="00254F05" w:rsidRPr="00254F05" w:rsidRDefault="00254F05" w:rsidP="00254F05">
      <w:pPr>
        <w:pStyle w:val="Bibliography"/>
      </w:pPr>
      <w:r w:rsidRPr="00254F05">
        <w:t xml:space="preserve">Weston S. 2017. </w:t>
      </w:r>
      <w:proofErr w:type="spellStart"/>
      <w:r w:rsidRPr="00254F05">
        <w:rPr>
          <w:i/>
          <w:iCs/>
        </w:rPr>
        <w:t>doMPI</w:t>
      </w:r>
      <w:proofErr w:type="spellEnd"/>
      <w:r w:rsidRPr="00254F05">
        <w:rPr>
          <w:i/>
          <w:iCs/>
        </w:rPr>
        <w:t xml:space="preserve">: Foreach Parallel Adaptor for the </w:t>
      </w:r>
      <w:proofErr w:type="spellStart"/>
      <w:r w:rsidRPr="00254F05">
        <w:rPr>
          <w:i/>
          <w:iCs/>
        </w:rPr>
        <w:t>Rmpi</w:t>
      </w:r>
      <w:proofErr w:type="spellEnd"/>
      <w:r w:rsidRPr="00254F05">
        <w:rPr>
          <w:i/>
          <w:iCs/>
        </w:rPr>
        <w:t xml:space="preserve"> Package</w:t>
      </w:r>
      <w:r w:rsidRPr="00254F05">
        <w:t>.</w:t>
      </w:r>
    </w:p>
    <w:p w14:paraId="5B560565" w14:textId="77777777" w:rsidR="00254F05" w:rsidRPr="00254F05" w:rsidRDefault="00254F05" w:rsidP="00254F05">
      <w:pPr>
        <w:pStyle w:val="Bibliography"/>
      </w:pPr>
      <w:r w:rsidRPr="00254F05">
        <w:t xml:space="preserve">Wickham H. 2011. </w:t>
      </w:r>
      <w:proofErr w:type="spellStart"/>
      <w:r w:rsidRPr="00254F05">
        <w:t>testthat</w:t>
      </w:r>
      <w:proofErr w:type="spellEnd"/>
      <w:r w:rsidRPr="00254F05">
        <w:t xml:space="preserve">: Get Started with Testing. </w:t>
      </w:r>
      <w:r w:rsidRPr="00254F05">
        <w:rPr>
          <w:i/>
          <w:iCs/>
        </w:rPr>
        <w:t>The R Journal</w:t>
      </w:r>
      <w:r w:rsidRPr="00254F05">
        <w:t xml:space="preserve"> 3:5–10.</w:t>
      </w:r>
    </w:p>
    <w:p w14:paraId="0E19D554" w14:textId="77777777" w:rsidR="00254F05" w:rsidRPr="00254F05" w:rsidRDefault="00254F05" w:rsidP="00254F05">
      <w:pPr>
        <w:pStyle w:val="Bibliography"/>
      </w:pPr>
      <w:r w:rsidRPr="00254F05">
        <w:t xml:space="preserve">Wickham H. 2014a. </w:t>
      </w:r>
      <w:proofErr w:type="spellStart"/>
      <w:r w:rsidRPr="00254F05">
        <w:rPr>
          <w:i/>
          <w:iCs/>
        </w:rPr>
        <w:t>profr</w:t>
      </w:r>
      <w:proofErr w:type="spellEnd"/>
      <w:r w:rsidRPr="00254F05">
        <w:rPr>
          <w:i/>
          <w:iCs/>
        </w:rPr>
        <w:t>: An alternative display for profiling information</w:t>
      </w:r>
      <w:r w:rsidRPr="00254F05">
        <w:t>.</w:t>
      </w:r>
    </w:p>
    <w:p w14:paraId="10199EA2" w14:textId="77777777" w:rsidR="00254F05" w:rsidRPr="00254F05" w:rsidRDefault="00254F05" w:rsidP="00254F05">
      <w:pPr>
        <w:pStyle w:val="Bibliography"/>
      </w:pPr>
      <w:r w:rsidRPr="00254F05">
        <w:t xml:space="preserve">Wickham H. 2014b. </w:t>
      </w:r>
      <w:r w:rsidRPr="00254F05">
        <w:rPr>
          <w:i/>
          <w:iCs/>
        </w:rPr>
        <w:t>Advanced R</w:t>
      </w:r>
      <w:r w:rsidRPr="00254F05">
        <w:t>. Boca Raton, FL: Chapman and Hall/CRC.</w:t>
      </w:r>
    </w:p>
    <w:p w14:paraId="41E75949" w14:textId="77777777" w:rsidR="00254F05" w:rsidRPr="00254F05" w:rsidRDefault="00254F05" w:rsidP="00254F05">
      <w:pPr>
        <w:pStyle w:val="Bibliography"/>
      </w:pPr>
      <w:r w:rsidRPr="00254F05">
        <w:t xml:space="preserve">Wickham H, </w:t>
      </w:r>
      <w:proofErr w:type="spellStart"/>
      <w:r w:rsidRPr="00254F05">
        <w:t>RStudio</w:t>
      </w:r>
      <w:proofErr w:type="spellEnd"/>
      <w:r w:rsidRPr="00254F05">
        <w:t xml:space="preserve">, Feather developers, Google, </w:t>
      </w:r>
      <w:proofErr w:type="spellStart"/>
      <w:r w:rsidRPr="00254F05">
        <w:t>LevelDB</w:t>
      </w:r>
      <w:proofErr w:type="spellEnd"/>
      <w:r w:rsidRPr="00254F05">
        <w:t xml:space="preserve"> Authors. 2016. </w:t>
      </w:r>
      <w:r w:rsidRPr="00254F05">
        <w:rPr>
          <w:i/>
          <w:iCs/>
        </w:rPr>
        <w:t>feather: R Bindings to the Feather “API.”</w:t>
      </w:r>
    </w:p>
    <w:p w14:paraId="63591458" w14:textId="77777777" w:rsidR="00254F05" w:rsidRPr="00254F05" w:rsidRDefault="00254F05" w:rsidP="00254F05">
      <w:pPr>
        <w:pStyle w:val="Bibliography"/>
      </w:pPr>
      <w:r w:rsidRPr="00254F05">
        <w:t xml:space="preserve">Wikipedia contributors. 2017a.SUnit — Wikipedia, The Free Encyclopedia. </w:t>
      </w:r>
      <w:r w:rsidRPr="00254F05">
        <w:rPr>
          <w:i/>
          <w:iCs/>
        </w:rPr>
        <w:t>Available at</w:t>
      </w:r>
      <w:r w:rsidRPr="00254F05">
        <w:t xml:space="preserve"> </w:t>
      </w:r>
      <w:r w:rsidRPr="00254F05">
        <w:rPr>
          <w:i/>
          <w:iCs/>
        </w:rPr>
        <w:t>https://en.wikipedia.org/w/index.php?title=SUnit&amp;oldid=815835062</w:t>
      </w:r>
    </w:p>
    <w:p w14:paraId="6B6E511A" w14:textId="77777777" w:rsidR="00254F05" w:rsidRPr="00254F05" w:rsidRDefault="00254F05" w:rsidP="00254F05">
      <w:pPr>
        <w:pStyle w:val="Bibliography"/>
      </w:pPr>
      <w:r w:rsidRPr="00254F05">
        <w:t xml:space="preserve">Wikipedia contributors. 2017b.XUnit — Wikipedia, The Free Encyclopedia. </w:t>
      </w:r>
      <w:r w:rsidRPr="00254F05">
        <w:rPr>
          <w:i/>
          <w:iCs/>
        </w:rPr>
        <w:t>Available at</w:t>
      </w:r>
      <w:r w:rsidRPr="00254F05">
        <w:t xml:space="preserve"> </w:t>
      </w:r>
      <w:r w:rsidRPr="00254F05">
        <w:rPr>
          <w:i/>
          <w:iCs/>
        </w:rPr>
        <w:t>https://en.wikipedia.org/w/index.php?title=XUnit&amp;oldid=807299841</w:t>
      </w:r>
    </w:p>
    <w:p w14:paraId="022A4A2F" w14:textId="77777777" w:rsidR="00254F05" w:rsidRPr="00254F05" w:rsidRDefault="00254F05" w:rsidP="00254F05">
      <w:pPr>
        <w:pStyle w:val="Bibliography"/>
      </w:pPr>
      <w:r w:rsidRPr="00254F05">
        <w:t xml:space="preserve">Wilson G. 2016. Software Carpentry: lessons learned. </w:t>
      </w:r>
      <w:r w:rsidRPr="00254F05">
        <w:rPr>
          <w:i/>
          <w:iCs/>
        </w:rPr>
        <w:t>F1000Research</w:t>
      </w:r>
      <w:r w:rsidRPr="00254F05">
        <w:t>. DOI: 10.12688/f1000research.3-</w:t>
      </w:r>
      <w:proofErr w:type="gramStart"/>
      <w:r w:rsidRPr="00254F05">
        <w:t>62.v</w:t>
      </w:r>
      <w:proofErr w:type="gramEnd"/>
      <w:r w:rsidRPr="00254F05">
        <w:t>2.</w:t>
      </w:r>
    </w:p>
    <w:p w14:paraId="2B6CAABE" w14:textId="77777777" w:rsidR="00254F05" w:rsidRPr="00254F05" w:rsidRDefault="00254F05" w:rsidP="00254F05">
      <w:pPr>
        <w:pStyle w:val="Bibliography"/>
      </w:pPr>
      <w:r w:rsidRPr="00254F05">
        <w:t xml:space="preserve">Wilson G, </w:t>
      </w:r>
      <w:proofErr w:type="spellStart"/>
      <w:r w:rsidRPr="00254F05">
        <w:t>Aruliah</w:t>
      </w:r>
      <w:proofErr w:type="spellEnd"/>
      <w:r w:rsidRPr="00254F05">
        <w:t xml:space="preserve"> DA, Brown CT, Hong NPC, Davis M, Guy RT, Haddock SHD, Huff KD, Mitchell IM, </w:t>
      </w:r>
      <w:proofErr w:type="spellStart"/>
      <w:r w:rsidRPr="00254F05">
        <w:t>Plumbley</w:t>
      </w:r>
      <w:proofErr w:type="spellEnd"/>
      <w:r w:rsidRPr="00254F05">
        <w:t xml:space="preserve"> MD, Waugh B, White EP, Wilson P. 2014. Best Practices for Scientific Computing. </w:t>
      </w:r>
      <w:r w:rsidRPr="00254F05">
        <w:rPr>
          <w:i/>
          <w:iCs/>
        </w:rPr>
        <w:t>PLOS Biology</w:t>
      </w:r>
      <w:r w:rsidRPr="00254F05">
        <w:t xml:space="preserve"> </w:t>
      </w:r>
      <w:proofErr w:type="gramStart"/>
      <w:r w:rsidRPr="00254F05">
        <w:t>12:e</w:t>
      </w:r>
      <w:proofErr w:type="gramEnd"/>
      <w:r w:rsidRPr="00254F05">
        <w:t>1001745. DOI: 10.1371/journal.pbio.1001745.</w:t>
      </w:r>
    </w:p>
    <w:p w14:paraId="02DF0150" w14:textId="77777777" w:rsidR="00254F05" w:rsidRPr="00254F05" w:rsidRDefault="00254F05" w:rsidP="00254F05">
      <w:pPr>
        <w:pStyle w:val="Bibliography"/>
      </w:pPr>
      <w:proofErr w:type="spellStart"/>
      <w:r w:rsidRPr="00254F05">
        <w:t>Xie</w:t>
      </w:r>
      <w:proofErr w:type="spellEnd"/>
      <w:r w:rsidRPr="00254F05">
        <w:t xml:space="preserve"> Y. 2018. </w:t>
      </w:r>
      <w:proofErr w:type="spellStart"/>
      <w:r w:rsidRPr="00254F05">
        <w:rPr>
          <w:i/>
          <w:iCs/>
        </w:rPr>
        <w:t>testit</w:t>
      </w:r>
      <w:proofErr w:type="spellEnd"/>
      <w:r w:rsidRPr="00254F05">
        <w:rPr>
          <w:i/>
          <w:iCs/>
        </w:rPr>
        <w:t>: A Simple Package for Testing R Packages</w:t>
      </w:r>
      <w:r w:rsidRPr="00254F05">
        <w:t>.</w:t>
      </w:r>
    </w:p>
    <w:p w14:paraId="40420CB7" w14:textId="77777777" w:rsidR="00254F05" w:rsidRPr="00254F05" w:rsidRDefault="00254F05" w:rsidP="00254F05">
      <w:pPr>
        <w:pStyle w:val="Bibliography"/>
      </w:pPr>
      <w:proofErr w:type="spellStart"/>
      <w:r w:rsidRPr="00254F05">
        <w:t>Xie</w:t>
      </w:r>
      <w:proofErr w:type="spellEnd"/>
      <w:r w:rsidRPr="00254F05">
        <w:t xml:space="preserve"> Y, Allaire JJ, </w:t>
      </w:r>
      <w:proofErr w:type="spellStart"/>
      <w:r w:rsidRPr="00254F05">
        <w:t>Grolemund</w:t>
      </w:r>
      <w:proofErr w:type="spellEnd"/>
      <w:r w:rsidRPr="00254F05">
        <w:t xml:space="preserve"> G. 2018. </w:t>
      </w:r>
      <w:r w:rsidRPr="00254F05">
        <w:rPr>
          <w:i/>
          <w:iCs/>
        </w:rPr>
        <w:t>R Markdown: The Definitive Guide</w:t>
      </w:r>
      <w:r w:rsidRPr="00254F05">
        <w:t>. Boca Raton, Florida: Chapman and Hall/CRC.</w:t>
      </w:r>
    </w:p>
    <w:p w14:paraId="40EE9A3B" w14:textId="77777777" w:rsidR="00254F05" w:rsidRPr="00254F05" w:rsidRDefault="00254F05" w:rsidP="00254F05">
      <w:pPr>
        <w:pStyle w:val="Bibliography"/>
      </w:pPr>
      <w:proofErr w:type="spellStart"/>
      <w:r w:rsidRPr="00254F05">
        <w:t>Xochellis</w:t>
      </w:r>
      <w:proofErr w:type="spellEnd"/>
      <w:r w:rsidRPr="00254F05">
        <w:t xml:space="preserve"> J. 2010.The impact of the Pareto principle in optimization - </w:t>
      </w:r>
      <w:proofErr w:type="spellStart"/>
      <w:r w:rsidRPr="00254F05">
        <w:t>CodeProject</w:t>
      </w:r>
      <w:proofErr w:type="spellEnd"/>
      <w:r w:rsidRPr="00254F05">
        <w:t xml:space="preserve">. </w:t>
      </w:r>
      <w:r w:rsidRPr="00254F05">
        <w:rPr>
          <w:i/>
          <w:iCs/>
        </w:rPr>
        <w:t>Available at</w:t>
      </w:r>
      <w:r w:rsidRPr="00254F05">
        <w:t xml:space="preserve"> </w:t>
      </w:r>
      <w:r w:rsidRPr="00254F05">
        <w:rPr>
          <w:i/>
          <w:iCs/>
        </w:rPr>
        <w:t>https://www.codeproject.com/Articles/49023/The-impact-of-the-Pareto-principle-in-optimization</w:t>
      </w:r>
    </w:p>
    <w:p w14:paraId="1C9F9A6F" w14:textId="77777777" w:rsidR="00254F05" w:rsidRPr="00254F05" w:rsidRDefault="00254F05" w:rsidP="00254F05">
      <w:pPr>
        <w:pStyle w:val="Bibliography"/>
      </w:pPr>
      <w:r w:rsidRPr="00254F05">
        <w:t xml:space="preserve">Yu H. 2002. </w:t>
      </w:r>
      <w:proofErr w:type="spellStart"/>
      <w:r w:rsidRPr="00254F05">
        <w:t>Rmpi</w:t>
      </w:r>
      <w:proofErr w:type="spellEnd"/>
      <w:r w:rsidRPr="00254F05">
        <w:t xml:space="preserve">: Parallel Statistical Computing in R. </w:t>
      </w:r>
      <w:r w:rsidRPr="00254F05">
        <w:rPr>
          <w:i/>
          <w:iCs/>
        </w:rPr>
        <w:t>R News</w:t>
      </w:r>
      <w:r w:rsidRPr="00254F05">
        <w:t xml:space="preserve"> 2:10–14.</w:t>
      </w:r>
    </w:p>
    <w:p w14:paraId="0E1B2598" w14:textId="1533551F" w:rsidR="002025AA" w:rsidRDefault="002025AA" w:rsidP="002025AA">
      <w:pPr>
        <w:tabs>
          <w:tab w:val="left" w:pos="380"/>
          <w:tab w:val="left" w:pos="500"/>
        </w:tabs>
        <w:contextualSpacing w:val="0"/>
        <w:rPr>
          <w:rFonts w:ascii="Times" w:eastAsia="Cambria" w:hAnsi="Times" w:cs="Times New Roman"/>
          <w:szCs w:val="24"/>
        </w:rPr>
      </w:pPr>
      <w:r>
        <w:rPr>
          <w:rFonts w:ascii="Times" w:eastAsia="Cambria" w:hAnsi="Times" w:cs="Times New Roman"/>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1AAEB66"/>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58F4FFAA"/>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91E26B6"/>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3A44"/>
    <w:rsid w:val="000A6459"/>
    <w:rsid w:val="000A6932"/>
    <w:rsid w:val="000D0A99"/>
    <w:rsid w:val="000F5410"/>
    <w:rsid w:val="00117069"/>
    <w:rsid w:val="0012215A"/>
    <w:rsid w:val="00131D97"/>
    <w:rsid w:val="00133738"/>
    <w:rsid w:val="001441B5"/>
    <w:rsid w:val="001671D8"/>
    <w:rsid w:val="001673F2"/>
    <w:rsid w:val="00182F59"/>
    <w:rsid w:val="00190970"/>
    <w:rsid w:val="001B60B9"/>
    <w:rsid w:val="001D7D66"/>
    <w:rsid w:val="00201F5C"/>
    <w:rsid w:val="002025AA"/>
    <w:rsid w:val="00217BAE"/>
    <w:rsid w:val="002229AB"/>
    <w:rsid w:val="00234AA4"/>
    <w:rsid w:val="00254F05"/>
    <w:rsid w:val="00271BA6"/>
    <w:rsid w:val="002928E3"/>
    <w:rsid w:val="002D08F9"/>
    <w:rsid w:val="002D3D82"/>
    <w:rsid w:val="003370A5"/>
    <w:rsid w:val="00344604"/>
    <w:rsid w:val="00347B9F"/>
    <w:rsid w:val="00351EAE"/>
    <w:rsid w:val="00353C9D"/>
    <w:rsid w:val="00354725"/>
    <w:rsid w:val="003631D8"/>
    <w:rsid w:val="003774B5"/>
    <w:rsid w:val="00382651"/>
    <w:rsid w:val="003C5807"/>
    <w:rsid w:val="003D45F1"/>
    <w:rsid w:val="003D6663"/>
    <w:rsid w:val="003F3272"/>
    <w:rsid w:val="003F4355"/>
    <w:rsid w:val="00407B52"/>
    <w:rsid w:val="004207BD"/>
    <w:rsid w:val="00437F9A"/>
    <w:rsid w:val="00490AF5"/>
    <w:rsid w:val="00496733"/>
    <w:rsid w:val="004A1F94"/>
    <w:rsid w:val="004B4B30"/>
    <w:rsid w:val="004E015E"/>
    <w:rsid w:val="00502B85"/>
    <w:rsid w:val="00530271"/>
    <w:rsid w:val="00535FD7"/>
    <w:rsid w:val="005427CB"/>
    <w:rsid w:val="0056154E"/>
    <w:rsid w:val="00567A0C"/>
    <w:rsid w:val="00570F04"/>
    <w:rsid w:val="00581AFB"/>
    <w:rsid w:val="00581C2E"/>
    <w:rsid w:val="0058364F"/>
    <w:rsid w:val="005866E2"/>
    <w:rsid w:val="005C6BD8"/>
    <w:rsid w:val="005D77AE"/>
    <w:rsid w:val="005E38A0"/>
    <w:rsid w:val="005E3EE0"/>
    <w:rsid w:val="00634D29"/>
    <w:rsid w:val="00637490"/>
    <w:rsid w:val="006441D8"/>
    <w:rsid w:val="00644375"/>
    <w:rsid w:val="0064714E"/>
    <w:rsid w:val="00653710"/>
    <w:rsid w:val="00657C13"/>
    <w:rsid w:val="00660D05"/>
    <w:rsid w:val="006679C1"/>
    <w:rsid w:val="00670A5B"/>
    <w:rsid w:val="00676554"/>
    <w:rsid w:val="006E362D"/>
    <w:rsid w:val="00713746"/>
    <w:rsid w:val="0073166C"/>
    <w:rsid w:val="0073420C"/>
    <w:rsid w:val="00745143"/>
    <w:rsid w:val="00751064"/>
    <w:rsid w:val="007807F5"/>
    <w:rsid w:val="00791F64"/>
    <w:rsid w:val="00793B71"/>
    <w:rsid w:val="007A1086"/>
    <w:rsid w:val="007B6DD5"/>
    <w:rsid w:val="007C7029"/>
    <w:rsid w:val="007F2870"/>
    <w:rsid w:val="00800358"/>
    <w:rsid w:val="00806EBE"/>
    <w:rsid w:val="00823A54"/>
    <w:rsid w:val="00853969"/>
    <w:rsid w:val="008566E7"/>
    <w:rsid w:val="00861616"/>
    <w:rsid w:val="008622E6"/>
    <w:rsid w:val="008637EE"/>
    <w:rsid w:val="00880E84"/>
    <w:rsid w:val="008A575A"/>
    <w:rsid w:val="008D0528"/>
    <w:rsid w:val="008E2B2F"/>
    <w:rsid w:val="008E3EA1"/>
    <w:rsid w:val="00925389"/>
    <w:rsid w:val="00926B3F"/>
    <w:rsid w:val="00932E96"/>
    <w:rsid w:val="0094397A"/>
    <w:rsid w:val="00947CEA"/>
    <w:rsid w:val="00950BCA"/>
    <w:rsid w:val="00951C47"/>
    <w:rsid w:val="0095630C"/>
    <w:rsid w:val="009918CC"/>
    <w:rsid w:val="0099516E"/>
    <w:rsid w:val="009A2C71"/>
    <w:rsid w:val="009A5E17"/>
    <w:rsid w:val="009C3AAD"/>
    <w:rsid w:val="009D01E6"/>
    <w:rsid w:val="009E27BB"/>
    <w:rsid w:val="009E3488"/>
    <w:rsid w:val="009E7441"/>
    <w:rsid w:val="009F619F"/>
    <w:rsid w:val="00A031E4"/>
    <w:rsid w:val="00A12BB2"/>
    <w:rsid w:val="00A16AFB"/>
    <w:rsid w:val="00A35CDE"/>
    <w:rsid w:val="00A37569"/>
    <w:rsid w:val="00A408F5"/>
    <w:rsid w:val="00A55A14"/>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95CA8"/>
    <w:rsid w:val="00BB2149"/>
    <w:rsid w:val="00BC0212"/>
    <w:rsid w:val="00BC60C5"/>
    <w:rsid w:val="00BD3FBC"/>
    <w:rsid w:val="00BD5353"/>
    <w:rsid w:val="00C12F5B"/>
    <w:rsid w:val="00C260FD"/>
    <w:rsid w:val="00C3693A"/>
    <w:rsid w:val="00C44ED5"/>
    <w:rsid w:val="00C56EB1"/>
    <w:rsid w:val="00C61E84"/>
    <w:rsid w:val="00C62346"/>
    <w:rsid w:val="00CA58A7"/>
    <w:rsid w:val="00CB23B8"/>
    <w:rsid w:val="00CC1260"/>
    <w:rsid w:val="00CC42E3"/>
    <w:rsid w:val="00CD3DF3"/>
    <w:rsid w:val="00D13247"/>
    <w:rsid w:val="00D15F92"/>
    <w:rsid w:val="00D55AD8"/>
    <w:rsid w:val="00D6059D"/>
    <w:rsid w:val="00D70116"/>
    <w:rsid w:val="00D811FF"/>
    <w:rsid w:val="00D94FB8"/>
    <w:rsid w:val="00DA1B9E"/>
    <w:rsid w:val="00DA534E"/>
    <w:rsid w:val="00E140AC"/>
    <w:rsid w:val="00E17BD7"/>
    <w:rsid w:val="00E206C0"/>
    <w:rsid w:val="00E22C4E"/>
    <w:rsid w:val="00E853FD"/>
    <w:rsid w:val="00E94B55"/>
    <w:rsid w:val="00EB04D4"/>
    <w:rsid w:val="00F10C87"/>
    <w:rsid w:val="00F22B83"/>
    <w:rsid w:val="00F45D21"/>
    <w:rsid w:val="00F46572"/>
    <w:rsid w:val="00F52680"/>
    <w:rsid w:val="00F54D92"/>
    <w:rsid w:val="00F672F0"/>
    <w:rsid w:val="00F92E06"/>
    <w:rsid w:val="00F937D2"/>
    <w:rsid w:val="00FA45A5"/>
    <w:rsid w:val="00FB713D"/>
    <w:rsid w:val="00FC77E3"/>
    <w:rsid w:val="00FD22BE"/>
    <w:rsid w:val="00FD7DF9"/>
    <w:rsid w:val="00FE7216"/>
    <w:rsid w:val="00FE76E0"/>
    <w:rsid w:val="00FF4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qFormat/>
    <w:rsid w:val="004B4B30"/>
    <w:pPr>
      <w:keepNext/>
      <w:keepLines/>
      <w:outlineLvl w:val="0"/>
    </w:pPr>
    <w:rPr>
      <w:b/>
      <w:sz w:val="36"/>
      <w:szCs w:val="40"/>
    </w:rPr>
  </w:style>
  <w:style w:type="paragraph" w:styleId="Heading2">
    <w:name w:val="heading 2"/>
    <w:basedOn w:val="Normal1"/>
    <w:next w:val="Normal1"/>
    <w:qFormat/>
    <w:rsid w:val="004B4B30"/>
    <w:pPr>
      <w:keepNext/>
      <w:keepLines/>
      <w:outlineLvl w:val="1"/>
    </w:pPr>
    <w:rPr>
      <w:b/>
      <w:sz w:val="28"/>
      <w:szCs w:val="32"/>
    </w:rPr>
  </w:style>
  <w:style w:type="paragraph" w:styleId="Heading3">
    <w:name w:val="heading 3"/>
    <w:basedOn w:val="Normal1"/>
    <w:next w:val="Normal1"/>
    <w:qFormat/>
    <w:rsid w:val="004B4B30"/>
    <w:pPr>
      <w:keepNext/>
      <w:keepLines/>
      <w:outlineLvl w:val="2"/>
    </w:pPr>
    <w:rPr>
      <w:b/>
      <w:color w:val="434343"/>
      <w:sz w:val="24"/>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
    <w:rPr>
      <w:rFonts w:ascii="Times" w:hAnsi="Times"/>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 w:type="character" w:styleId="CommentReference">
    <w:name w:val="annotation reference"/>
    <w:basedOn w:val="DefaultParagraphFont"/>
    <w:semiHidden/>
    <w:unhideWhenUsed/>
    <w:rsid w:val="00C56EB1"/>
    <w:rPr>
      <w:sz w:val="16"/>
      <w:szCs w:val="16"/>
    </w:rPr>
  </w:style>
  <w:style w:type="paragraph" w:styleId="CommentText">
    <w:name w:val="annotation text"/>
    <w:basedOn w:val="Normal"/>
    <w:link w:val="CommentTextChar"/>
    <w:semiHidden/>
    <w:unhideWhenUsed/>
    <w:rsid w:val="00C56EB1"/>
    <w:pPr>
      <w:spacing w:line="240" w:lineRule="auto"/>
    </w:pPr>
    <w:rPr>
      <w:sz w:val="20"/>
      <w:szCs w:val="20"/>
    </w:rPr>
  </w:style>
  <w:style w:type="character" w:customStyle="1" w:styleId="CommentTextChar">
    <w:name w:val="Comment Text Char"/>
    <w:basedOn w:val="DefaultParagraphFont"/>
    <w:link w:val="CommentText"/>
    <w:semiHidden/>
    <w:rsid w:val="00C56EB1"/>
    <w:rPr>
      <w:sz w:val="20"/>
      <w:szCs w:val="20"/>
    </w:rPr>
  </w:style>
  <w:style w:type="paragraph" w:styleId="CommentSubject">
    <w:name w:val="annotation subject"/>
    <w:basedOn w:val="CommentText"/>
    <w:next w:val="CommentText"/>
    <w:link w:val="CommentSubjectChar"/>
    <w:semiHidden/>
    <w:unhideWhenUsed/>
    <w:rsid w:val="00C56EB1"/>
    <w:rPr>
      <w:b/>
      <w:bCs/>
    </w:rPr>
  </w:style>
  <w:style w:type="character" w:customStyle="1" w:styleId="CommentSubjectChar">
    <w:name w:val="Comment Subject Char"/>
    <w:basedOn w:val="CommentTextChar"/>
    <w:link w:val="CommentSubject"/>
    <w:semiHidden/>
    <w:rsid w:val="00C56E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797800122">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UD2V/pccc" TargetMode="External"/><Relationship Id="rId3" Type="http://schemas.openxmlformats.org/officeDocument/2006/relationships/styles" Target="styles.xml"/><Relationship Id="rId7" Type="http://schemas.openxmlformats.org/officeDocument/2006/relationships/hyperlink" Target="https://github.com/magic-lantern/SoftwareEngineeringPrincipl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eth.russell@ucdenver.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agic-lantern/pccc/blob/no_cpp/R/ccc.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98091-1EA8-7445-B8F9-5B87FD73D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24537</Words>
  <Characters>139863</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4</cp:revision>
  <dcterms:created xsi:type="dcterms:W3CDTF">2018-12-23T05:47:00Z</dcterms:created>
  <dcterms:modified xsi:type="dcterms:W3CDTF">2018-12-23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D7dxzzjD"/&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